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225C821E" w:rsidR="00502D23" w:rsidRDefault="00ED05E0" w:rsidP="00452923">
      <w:pPr>
        <w:pStyle w:val="Heading1"/>
      </w:pPr>
      <w:r>
        <w:t>Controlled m</w:t>
      </w:r>
      <w:r w:rsidRPr="00ED05E0">
        <w:t>eas</w:t>
      </w:r>
      <w:r>
        <w:t>urement and comparative a</w:t>
      </w:r>
      <w:r w:rsidRPr="00ED05E0">
        <w:t>nalysis of</w:t>
      </w:r>
      <w:r>
        <w:t xml:space="preserve"> cellular components in </w:t>
      </w:r>
      <w:r w:rsidR="0053050A" w:rsidRPr="000157A9">
        <w:rPr>
          <w:i/>
        </w:rPr>
        <w:t>E. coli</w:t>
      </w:r>
      <w:r w:rsidR="0053050A">
        <w:t xml:space="preserve"> </w:t>
      </w:r>
      <w:r>
        <w:t>under different growth conditions</w:t>
      </w:r>
    </w:p>
    <w:p w14:paraId="4B73D7E6" w14:textId="273B29EF" w:rsidR="00A11527" w:rsidRPr="00542C1B" w:rsidRDefault="00A11527" w:rsidP="00A11527">
      <w:r w:rsidRPr="00542C1B">
        <w:t xml:space="preserve">Mehmet U. Caglar, </w:t>
      </w:r>
      <w:r w:rsidR="00ED05E0" w:rsidRPr="00542C1B">
        <w:t xml:space="preserve">John R. Houser, </w:t>
      </w:r>
      <w:r w:rsidRPr="00542C1B">
        <w:t xml:space="preserve">Walter F. Lenoir, Drew Vander Wood, </w:t>
      </w:r>
      <w:proofErr w:type="spellStart"/>
      <w:r w:rsidRPr="00542C1B">
        <w:t>Dariya</w:t>
      </w:r>
      <w:proofErr w:type="spellEnd"/>
      <w:r w:rsidRPr="00542C1B">
        <w:t xml:space="preserve"> K. </w:t>
      </w:r>
      <w:proofErr w:type="spellStart"/>
      <w:r w:rsidRPr="00542C1B">
        <w:t>Sydykova</w:t>
      </w:r>
      <w:proofErr w:type="spellEnd"/>
      <w:r w:rsidRPr="00542C1B">
        <w:t xml:space="preserve">, </w:t>
      </w:r>
      <w:r w:rsidR="00ED05E0" w:rsidRPr="00542C1B">
        <w:t xml:space="preserve">… </w:t>
      </w:r>
      <w:r w:rsidR="00ED05E0" w:rsidRPr="00542C1B">
        <w:rPr>
          <w:highlight w:val="yellow"/>
        </w:rPr>
        <w:t>other authors …</w:t>
      </w:r>
      <w:r w:rsidR="00ED05E0" w:rsidRPr="00542C1B">
        <w:t xml:space="preserve"> </w:t>
      </w:r>
      <w:r w:rsidRPr="00542C1B">
        <w:t xml:space="preserve">Edward M. </w:t>
      </w:r>
      <w:proofErr w:type="spellStart"/>
      <w:r w:rsidRPr="00542C1B">
        <w:t>Marcotte</w:t>
      </w:r>
      <w:proofErr w:type="spellEnd"/>
      <w:r w:rsidRPr="00542C1B">
        <w:t xml:space="preserve">, </w:t>
      </w:r>
      <w:r w:rsidR="00ED05E0" w:rsidRPr="00542C1B">
        <w:t xml:space="preserve">Jeffrey E. </w:t>
      </w:r>
      <w:proofErr w:type="spellStart"/>
      <w:r w:rsidR="00ED05E0" w:rsidRPr="00542C1B">
        <w:t>Barrick</w:t>
      </w:r>
      <w:proofErr w:type="spellEnd"/>
      <w:r w:rsidR="00ED05E0" w:rsidRPr="00542C1B">
        <w:t xml:space="preserve">, </w:t>
      </w:r>
      <w:r w:rsidRPr="00542C1B">
        <w:t xml:space="preserve">Claus O. </w:t>
      </w:r>
      <w:proofErr w:type="spellStart"/>
      <w:r w:rsidRPr="00542C1B">
        <w:t>Wilke</w:t>
      </w:r>
      <w:proofErr w:type="spellEnd"/>
    </w:p>
    <w:p w14:paraId="21FEEA6B" w14:textId="77777777" w:rsidR="00A11527" w:rsidRDefault="00A11527" w:rsidP="00A11527"/>
    <w:p w14:paraId="01EA59F7" w14:textId="4742B31A" w:rsidR="00542C1B" w:rsidRDefault="00542C1B" w:rsidP="00A11527">
      <w:r w:rsidRPr="00542C1B">
        <w:rPr>
          <w:highlight w:val="yellow"/>
        </w:rPr>
        <w:t>Affiliations</w:t>
      </w:r>
    </w:p>
    <w:p w14:paraId="168A0085" w14:textId="77777777" w:rsidR="00542C1B" w:rsidRPr="00A11527" w:rsidRDefault="00542C1B"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1C855789" w14:textId="1F3BE1F4" w:rsidR="009B0CCF" w:rsidRPr="009B0CCF" w:rsidRDefault="005047C6" w:rsidP="009B0CCF">
      <w:r w:rsidRPr="00FA2A93">
        <w:t>In which ways Bacteria</w:t>
      </w:r>
      <w:r w:rsidR="007B2831" w:rsidRPr="00FA2A93">
        <w:t xml:space="preserve"> </w:t>
      </w:r>
      <w:r w:rsidR="00500979" w:rsidRPr="00FA2A93">
        <w:t>epigenetically</w:t>
      </w:r>
      <w:r w:rsidR="007B2831" w:rsidRPr="00FA2A93">
        <w:t xml:space="preserve"> response to several external factors is an important </w:t>
      </w:r>
      <w:r w:rsidR="006E3CAA" w:rsidRPr="00FA2A93">
        <w:t>question that needs to be investigated. Here we present</w:t>
      </w:r>
      <w:r w:rsidR="00881AAF" w:rsidRPr="00FA2A93">
        <w:t xml:space="preserve"> a detailed </w:t>
      </w:r>
      <w:r w:rsidR="00AC1149" w:rsidRPr="00FA2A93">
        <w:t xml:space="preserve">genome wide </w:t>
      </w:r>
      <w:r w:rsidR="00881AAF" w:rsidRPr="00FA2A93">
        <w:t>datasets of</w:t>
      </w:r>
      <w:r w:rsidR="007B2831" w:rsidRPr="00FA2A93">
        <w:t xml:space="preserve"> </w:t>
      </w:r>
      <w:r w:rsidR="00881AAF" w:rsidRPr="00FA2A93">
        <w:rPr>
          <w:i/>
        </w:rPr>
        <w:t>E.</w:t>
      </w:r>
      <w:r w:rsidR="00AC1149" w:rsidRPr="00FA2A93">
        <w:rPr>
          <w:i/>
        </w:rPr>
        <w:t xml:space="preserve"> </w:t>
      </w:r>
      <w:r w:rsidR="00881AAF" w:rsidRPr="00FA2A93">
        <w:rPr>
          <w:i/>
        </w:rPr>
        <w:t xml:space="preserve">coli </w:t>
      </w:r>
      <w:r w:rsidR="00881AAF" w:rsidRPr="00FA2A93">
        <w:t xml:space="preserve">under several different </w:t>
      </w:r>
      <w:r w:rsidR="00FB0045" w:rsidRPr="00FA2A93">
        <w:t>stress conditions such as</w:t>
      </w:r>
      <w:r w:rsidR="00881AAF" w:rsidRPr="00FA2A93">
        <w:t xml:space="preserve"> osmotic stresses as sodium and Magnesium</w:t>
      </w:r>
      <w:r w:rsidR="00FB0045" w:rsidRPr="00FA2A93">
        <w:t xml:space="preserve">, within a time </w:t>
      </w:r>
      <w:r w:rsidRPr="00FA2A93">
        <w:t xml:space="preserve">wide range of time </w:t>
      </w:r>
      <w:r w:rsidR="00FB0045" w:rsidRPr="00FA2A93">
        <w:t>interval</w:t>
      </w:r>
      <w:r w:rsidRPr="00FA2A93">
        <w:t>s</w:t>
      </w:r>
      <w:r w:rsidR="00FB0045" w:rsidRPr="00FA2A93">
        <w:t xml:space="preserve"> up to 2 weeks</w:t>
      </w:r>
      <w:r w:rsidR="00881AAF" w:rsidRPr="00FA2A93">
        <w:t xml:space="preserve"> and with four different carbon sources</w:t>
      </w:r>
      <w:r w:rsidR="00FB0045" w:rsidRPr="00FA2A93">
        <w:t xml:space="preserve"> such as glucose, gluconate, lactate, and glycerol</w:t>
      </w:r>
      <w:r w:rsidR="00881AAF" w:rsidRPr="00FA2A93">
        <w:t xml:space="preserve">. Data contains </w:t>
      </w:r>
      <w:r w:rsidR="001C6B4F" w:rsidRPr="00FA2A93">
        <w:t>multiple</w:t>
      </w:r>
      <w:r w:rsidR="00FB0045" w:rsidRPr="00FA2A93">
        <w:t xml:space="preserve"> different uniqu</w:t>
      </w:r>
      <w:r w:rsidR="00AC1149" w:rsidRPr="00FA2A93">
        <w:t>e</w:t>
      </w:r>
      <w:r w:rsidR="00FB0045" w:rsidRPr="00FA2A93">
        <w:t xml:space="preserve"> combinations of these conditions and includes measuremen</w:t>
      </w:r>
      <w:r w:rsidR="001C6B4F" w:rsidRPr="00FA2A93">
        <w:t>ts in both</w:t>
      </w:r>
      <w:r w:rsidR="00FB0045" w:rsidRPr="00FA2A93">
        <w:t xml:space="preserve"> proteomics and </w:t>
      </w:r>
      <w:proofErr w:type="spellStart"/>
      <w:r w:rsidR="00FB0045" w:rsidRPr="00FA2A93">
        <w:t>transcriptomics</w:t>
      </w:r>
      <w:proofErr w:type="spellEnd"/>
      <w:r w:rsidR="00FB0045" w:rsidRPr="00FA2A93">
        <w:t>. So</w:t>
      </w:r>
      <w:r w:rsidR="001C6B4F" w:rsidRPr="00FA2A93">
        <w:t xml:space="preserve"> the data set is rich</w:t>
      </w:r>
      <w:r w:rsidR="00AC1149" w:rsidRPr="00FA2A93">
        <w:t xml:space="preserve"> in all number of samples, variety of carbon sources, </w:t>
      </w:r>
      <w:r w:rsidR="008C0D13" w:rsidRPr="00FA2A93">
        <w:t xml:space="preserve">variety of </w:t>
      </w:r>
      <w:r w:rsidR="00AC1149" w:rsidRPr="00FA2A93">
        <w:t xml:space="preserve">size of the time span, in addition to those data includes </w:t>
      </w:r>
      <w:r w:rsidR="007D2BD6" w:rsidRPr="00FA2A93">
        <w:t>RNA expressions</w:t>
      </w:r>
      <w:r w:rsidR="008C0D13" w:rsidRPr="00FA2A93">
        <w:t xml:space="preserve"> and</w:t>
      </w:r>
      <w:r w:rsidR="007D2BD6" w:rsidRPr="00FA2A93">
        <w:t xml:space="preserve"> protein abundances </w:t>
      </w:r>
      <w:r w:rsidR="00AC1149" w:rsidRPr="00FA2A93">
        <w:t xml:space="preserve">under the same controlled conditions. This data can be used to build detailed epigenetic models related with </w:t>
      </w:r>
      <w:r w:rsidR="00AC1149" w:rsidRPr="00FA2A93">
        <w:rPr>
          <w:i/>
        </w:rPr>
        <w:t xml:space="preserve">E. coli </w:t>
      </w:r>
      <w:r w:rsidR="00B90A02" w:rsidRPr="00FA2A93">
        <w:t>that contains changes related with osmotic stresses, starvation and behavior with different carbon sources.</w:t>
      </w:r>
      <w:r w:rsidR="00445B9E" w:rsidRPr="00FA2A93">
        <w:t xml:space="preserve"> In addition to that we characterize and discuss general trends in data and compare t</w:t>
      </w:r>
      <w:r w:rsidR="00DA13EE" w:rsidRPr="00FA2A93">
        <w:t>he effects of several variables</w:t>
      </w:r>
      <w:r w:rsidR="00445B9E" w:rsidRPr="00FA2A93">
        <w:t>.</w:t>
      </w:r>
    </w:p>
    <w:p w14:paraId="23A7B73D" w14:textId="77777777" w:rsidR="00E44657" w:rsidRPr="00E44657" w:rsidRDefault="00E4465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23C48B8B" w:rsidR="00162DB1" w:rsidRDefault="00AE1031" w:rsidP="00DB5BD2">
      <w: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t xml:space="preserve"> </w:t>
      </w:r>
      <w:r w:rsidR="00315216">
        <w:fldChar w:fldCharType="begin"/>
      </w:r>
      <w:r w:rsidR="00AE3578">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fldChar w:fldCharType="separate"/>
      </w:r>
      <w:r w:rsidR="00AE3578">
        <w:rPr>
          <w:noProof/>
        </w:rPr>
        <w:t>(Botstein and Risch 2003)</w:t>
      </w:r>
      <w:r w:rsidR="00315216">
        <w:fldChar w:fldCharType="end"/>
      </w:r>
      <w:r w:rsidR="002E44C6">
        <w:t xml:space="preserve">. </w:t>
      </w:r>
      <w:r>
        <w:t>Computational models are particularly well suited to studying this problem as they can synthesize and organize diverse and complex data in a predictive framework</w:t>
      </w:r>
      <w:r w:rsidR="002E44C6">
        <w:t xml:space="preserve">, but there is a need for more detailed experimental studies including more samples in this area to understand interactions between different levels of </w:t>
      </w:r>
      <w:proofErr w:type="spellStart"/>
      <w:r w:rsidR="002E44C6">
        <w:t>omics</w:t>
      </w:r>
      <w:proofErr w:type="spellEnd"/>
      <w:r w:rsidR="00596DC3">
        <w:t xml:space="preserve"> </w:t>
      </w:r>
      <w:r w:rsidR="00596DC3">
        <w:fldChar w:fldCharType="begin"/>
      </w:r>
      <w:r w:rsidR="00AE3578">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fldChar w:fldCharType="separate"/>
      </w:r>
      <w:r w:rsidR="00AE3578">
        <w:rPr>
          <w:noProof/>
        </w:rPr>
        <w:t>(Zhang, Li, and Nie 2010)</w:t>
      </w:r>
      <w:r w:rsidR="00596DC3">
        <w:fldChar w:fldCharType="end"/>
      </w:r>
      <w:r w:rsidR="002E44C6">
        <w:t>. For example m</w:t>
      </w:r>
      <w:r>
        <w:t xml:space="preserve">uch effort is currently being spent on understanding how to best integrate multiple </w:t>
      </w:r>
      <w:r w:rsidR="00ED05E0">
        <w:t xml:space="preserve">cellular </w:t>
      </w:r>
      <w:r w:rsidRPr="00B03A80">
        <w:t>subsystems</w:t>
      </w:r>
      <w:bookmarkStart w:id="0" w:name="ZOTERO_BREF_SEh32slhUEgt"/>
      <w:bookmarkEnd w:id="0"/>
      <w:r w:rsidRPr="00B03A80">
        <w:t>.</w:t>
      </w:r>
      <w:r>
        <w:t xml:space="preserve"> For example, there are many proposed approaches to combining gene expression with </w:t>
      </w:r>
      <w:r w:rsidR="00B03A80">
        <w:t xml:space="preserve">protein abundances </w:t>
      </w:r>
      <w:r>
        <w:t xml:space="preserve">focusing on </w:t>
      </w:r>
      <w:r w:rsidRPr="00B03A80">
        <w:t>integrative, whole-cell models.</w:t>
      </w:r>
      <w:r w:rsidR="00B03A80">
        <w:t xml:space="preserve"> </w:t>
      </w:r>
    </w:p>
    <w:p w14:paraId="54344071" w14:textId="77777777" w:rsidR="00162DB1" w:rsidRDefault="00162DB1" w:rsidP="00DB5BD2"/>
    <w:p w14:paraId="5F97D2F3" w14:textId="12052F76" w:rsidR="001239B2" w:rsidRDefault="00AE1031" w:rsidP="005F56F1">
      <w:r>
        <w:t>Given the growing interest in integrative modeling approaches there is a pressing need for high quality genome-wide data that is comparable across cellular subsystems</w:t>
      </w:r>
      <w:r w:rsidR="00E07902">
        <w:t xml:space="preserve"> under many different external conditions</w:t>
      </w:r>
      <w:r>
        <w:t>.</w:t>
      </w:r>
      <w:r w:rsidR="00DA13EE">
        <w:t xml:space="preserve"> </w:t>
      </w:r>
      <w:r w:rsidR="00DA13EE" w:rsidRPr="00DA13EE">
        <w:rPr>
          <w:i/>
        </w:rPr>
        <w:t>E.</w:t>
      </w:r>
      <w:r w:rsidR="00ED05E0">
        <w:rPr>
          <w:i/>
        </w:rPr>
        <w:t xml:space="preserve"> </w:t>
      </w:r>
      <w:proofErr w:type="gramStart"/>
      <w:r w:rsidR="00ED05E0">
        <w:rPr>
          <w:i/>
        </w:rPr>
        <w:t>c</w:t>
      </w:r>
      <w:r w:rsidR="00DA13EE" w:rsidRPr="00DA13EE">
        <w:rPr>
          <w:i/>
        </w:rPr>
        <w:t>oli</w:t>
      </w:r>
      <w:proofErr w:type="gramEnd"/>
      <w:r w:rsidR="00ED05E0">
        <w:t xml:space="preserve"> is an ideal</w:t>
      </w:r>
      <w:r w:rsidR="00DA13EE">
        <w:t xml:space="preserve"> organism to study </w:t>
      </w:r>
      <w:r w:rsidR="00162DB1">
        <w:t xml:space="preserve">high quality genome wide multi level </w:t>
      </w:r>
      <w:r w:rsidR="00DB5BD2" w:rsidRPr="00714675">
        <w:t>epigenetic</w:t>
      </w:r>
      <w:r w:rsidR="00DA13EE" w:rsidRPr="00714675">
        <w:t xml:space="preserve"> effec</w:t>
      </w:r>
      <w:r w:rsidR="00162DB1" w:rsidRPr="00714675">
        <w:t xml:space="preserve">ts of external conditions, since </w:t>
      </w:r>
      <w:r w:rsidR="00DA13EE" w:rsidRPr="00714675">
        <w:t>it is well adapted to laboratory environment</w:t>
      </w:r>
      <w:r w:rsidR="00ED05E0" w:rsidRPr="00714675">
        <w:t xml:space="preserve"> </w:t>
      </w:r>
      <w:r w:rsidR="00DB5BD2" w:rsidRPr="00714675">
        <w:fldChar w:fldCharType="begin"/>
      </w:r>
      <w:r w:rsidR="00AE3578" w:rsidRPr="00714675">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714675">
        <w:fldChar w:fldCharType="separate"/>
      </w:r>
      <w:r w:rsidR="00AE3578" w:rsidRPr="00714675">
        <w:rPr>
          <w:noProof/>
        </w:rPr>
        <w:t>(Lee 1996)</w:t>
      </w:r>
      <w:r w:rsidR="00DB5BD2" w:rsidRPr="00714675">
        <w:fldChar w:fldCharType="end"/>
      </w:r>
      <w:r w:rsidR="00DB5BD2" w:rsidRPr="00714675">
        <w:t xml:space="preserve"> and</w:t>
      </w:r>
      <w:r w:rsidR="00DA13EE" w:rsidRPr="00714675">
        <w:t xml:space="preserve"> </w:t>
      </w:r>
      <w:r w:rsidR="00DB5BD2" w:rsidRPr="00714675">
        <w:t xml:space="preserve">was one of the first organisms whose genome is sequenced </w:t>
      </w:r>
      <w:r w:rsidR="00890612" w:rsidRPr="00714675">
        <w:fldChar w:fldCharType="begin"/>
      </w:r>
      <w:r w:rsidR="00AE3578" w:rsidRPr="00714675">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714675">
        <w:fldChar w:fldCharType="separate"/>
      </w:r>
      <w:r w:rsidR="00AE3578" w:rsidRPr="00714675">
        <w:rPr>
          <w:noProof/>
        </w:rPr>
        <w:t>(Blattner et al. 1997)</w:t>
      </w:r>
      <w:r w:rsidR="00890612" w:rsidRPr="00714675">
        <w:fldChar w:fldCharType="end"/>
      </w:r>
      <w:r w:rsidR="00890612" w:rsidRPr="00714675">
        <w:t xml:space="preserve"> </w:t>
      </w:r>
      <w:r w:rsidR="00DA13EE" w:rsidRPr="00714675">
        <w:t xml:space="preserve">and because of </w:t>
      </w:r>
      <w:r w:rsidR="00DB5BD2" w:rsidRPr="00714675">
        <w:t>the mentioned</w:t>
      </w:r>
      <w:r w:rsidR="00DA13EE" w:rsidRPr="00714675">
        <w:t xml:space="preserve"> reasons </w:t>
      </w:r>
      <w:r w:rsidR="00162DB1" w:rsidRPr="00714675">
        <w:t>its</w:t>
      </w:r>
      <w:r w:rsidR="00162DB1" w:rsidRPr="00714675">
        <w:rPr>
          <w:i/>
        </w:rPr>
        <w:t xml:space="preserve"> </w:t>
      </w:r>
      <w:r w:rsidR="00DB5BD2" w:rsidRPr="00714675">
        <w:t>genome is one of the most studied</w:t>
      </w:r>
      <w:r w:rsidR="00162DB1" w:rsidRPr="00714675">
        <w:t xml:space="preserve"> genomes</w:t>
      </w:r>
      <w:r w:rsidR="00DA13EE" w:rsidRPr="00714675">
        <w:t>.</w:t>
      </w:r>
      <w:r w:rsidR="001239B2" w:rsidRPr="00714675">
        <w:t xml:space="preserve"> </w:t>
      </w:r>
      <w:r w:rsidR="00CE1AA2" w:rsidRPr="00714675">
        <w:t>In addition to that the external conditions spanned with our data set gives a detailed picture of the effects of a variety of important external parameters.</w:t>
      </w:r>
    </w:p>
    <w:p w14:paraId="22F01129" w14:textId="77777777" w:rsidR="001239B2" w:rsidRDefault="001239B2" w:rsidP="005F56F1"/>
    <w:p w14:paraId="39D2861B" w14:textId="1AB29733" w:rsidR="005F56F1" w:rsidRDefault="00AE1031" w:rsidP="005F56F1">
      <w:r>
        <w:t xml:space="preserve">To demonstrate our data sets usefulness in the following sections report </w:t>
      </w:r>
      <w:r w:rsidR="00445CF9">
        <w:t xml:space="preserve">the results of our characterization. </w:t>
      </w:r>
      <w:r w:rsidR="00792F68">
        <w:t>T</w:t>
      </w:r>
      <w:r w:rsidR="005F56F1" w:rsidRPr="005F56F1">
        <w:t>o characterize the data we firstly compare</w:t>
      </w:r>
      <w:r w:rsidR="0049181C">
        <w:t xml:space="preserve"> how well our data is clustered</w:t>
      </w:r>
      <w:r w:rsidR="00E062E9">
        <w:t xml:space="preserve"> </w:t>
      </w:r>
      <w:r w:rsidR="005F56F1" w:rsidRPr="005F56F1">
        <w:t xml:space="preserve">in terms of different. We also look at the number of </w:t>
      </w:r>
      <w:r w:rsidR="005F56F1">
        <w:t>genes that are significantly up</w:t>
      </w:r>
      <w:r w:rsidR="005F56F1" w:rsidRPr="005F56F1">
        <w:t xml:space="preserve"> and down regulated under different conditions</w:t>
      </w:r>
      <w:r w:rsidR="004A43FD">
        <w:t xml:space="preserve"> and</w:t>
      </w:r>
      <w:r w:rsidR="005F56F1" w:rsidRPr="005F56F1">
        <w:t xml:space="preserve"> </w:t>
      </w:r>
      <w:r w:rsidR="00CE1AA2">
        <w:t xml:space="preserve">analyze </w:t>
      </w:r>
      <w:r w:rsidR="005F56F1" w:rsidRPr="005F56F1">
        <w:t>clustering of up and down regulation of genes under different conditions</w:t>
      </w:r>
      <w:r w:rsidR="005F56F1">
        <w:t xml:space="preserve"> in order to figure out similarities and differences between conditions under investigation</w:t>
      </w:r>
      <w:r w:rsidR="005F56F1" w:rsidRPr="005F56F1">
        <w:t xml:space="preserve">. We finally look at the common genes between different </w:t>
      </w:r>
      <w:r w:rsidR="008E7153">
        <w:t>parameters</w:t>
      </w:r>
      <w:r w:rsidR="005F56F1" w:rsidRPr="005F56F1">
        <w:t xml:space="preserve"> that are significantly changed with respect to changing variable</w:t>
      </w:r>
      <w:r w:rsidR="005F56F1">
        <w:t>s</w:t>
      </w:r>
      <w:r w:rsidR="005F56F1" w:rsidRPr="005F56F1">
        <w:t xml:space="preserve"> of the given </w:t>
      </w:r>
      <w:r w:rsidR="008E7153">
        <w:t>parameter</w:t>
      </w:r>
      <w:r w:rsidR="005F56F1" w:rsidRPr="005F56F1">
        <w:t>.</w:t>
      </w:r>
    </w:p>
    <w:p w14:paraId="66E62E0C" w14:textId="77777777" w:rsidR="00095837" w:rsidRDefault="00095837" w:rsidP="007B145B">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6DE98F5C" w:rsidR="00671923" w:rsidRPr="00FC5D83" w:rsidRDefault="005E3628" w:rsidP="00EB3F3D">
      <w:r w:rsidRPr="005E3628">
        <w:t>We grew multiple cultures of E. coli REL606, from the same stock</w:t>
      </w:r>
      <w:r>
        <w:t xml:space="preserve">, under a variety of different growth conditions, and we measured RNA and protein abundances under all conditions (Figure 1). Results from one of these conditions, long-term glucose starvation, have been presented previously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Conditions not previously described include one additional starvation experiment, using glycerol instead of glucose as carbon source, exponential and stationary phase </w:t>
      </w:r>
      <w:proofErr w:type="spellStart"/>
      <w:r>
        <w:t>clutures</w:t>
      </w:r>
      <w:proofErr w:type="spellEnd"/>
      <w:r>
        <w:t xml:space="preserve"> using gluconate and lactate as carbon source, respectively,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r w:rsidR="004D4F80" w:rsidRPr="00B241AC">
        <w:t xml:space="preserve">More details of the data can be found </w:t>
      </w:r>
      <w:r>
        <w:t>in Supplementary T</w:t>
      </w:r>
      <w:r w:rsidR="004D4F80">
        <w:t xml:space="preserve">able </w:t>
      </w:r>
      <w:r>
        <w:t>1</w:t>
      </w:r>
      <w:r w:rsidR="008F5AAF">
        <w:t xml:space="preserve"> - Table 2</w:t>
      </w:r>
      <w:r w:rsidR="002A6E4A">
        <w:t xml:space="preserve"> that includes the </w:t>
      </w:r>
      <w:proofErr w:type="gramStart"/>
      <w:r w:rsidR="002A6E4A">
        <w:t>meta</w:t>
      </w:r>
      <w:proofErr w:type="gramEnd"/>
      <w:r w:rsidR="002A6E4A">
        <w:t xml:space="preserve"> data table representing details of all experiments</w:t>
      </w:r>
      <w:r w:rsidR="008F5AAF">
        <w:t xml:space="preserve"> related with RNA and proteins respectively</w:t>
      </w:r>
      <w:r w:rsidR="004D4F80">
        <w:t>.</w:t>
      </w:r>
    </w:p>
    <w:p w14:paraId="0DF99862" w14:textId="3978B3B2" w:rsidR="00FC5D83" w:rsidRPr="00FC5D83" w:rsidRDefault="00FC5D83" w:rsidP="0077747E">
      <w:pPr>
        <w:tabs>
          <w:tab w:val="left" w:pos="6245"/>
        </w:tabs>
      </w:pPr>
    </w:p>
    <w:p w14:paraId="43216E4D" w14:textId="0AE257CA" w:rsidR="002A6E4A" w:rsidRDefault="00881210" w:rsidP="007B145B">
      <w:r>
        <w:t xml:space="preserve">RNA and protein abundances were measured as described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xml:space="preserve">. All resulting data sets were carefully checked for quality, normalized, and log-transformed. </w:t>
      </w:r>
      <w:r w:rsidR="00714675">
        <w:t xml:space="preserve">Our 149 </w:t>
      </w:r>
      <w:r w:rsidR="002A6E4A">
        <w:t xml:space="preserve">RNA samples decreased to 143 in addition to them we have 101 corresponding protein samples. </w:t>
      </w:r>
    </w:p>
    <w:p w14:paraId="77ED53FB" w14:textId="77777777" w:rsidR="006F70EB" w:rsidRDefault="00881210" w:rsidP="006F70EB">
      <w:pPr>
        <w:rPr>
          <w:i/>
        </w:rPr>
      </w:pPr>
      <w:r>
        <w:t>Our raw RNA-</w:t>
      </w:r>
      <w:proofErr w:type="spellStart"/>
      <w:r>
        <w:t>seq</w:t>
      </w:r>
      <w:proofErr w:type="spellEnd"/>
      <w:r>
        <w:t xml:space="preserve">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orting Tables</w:t>
      </w:r>
      <w:r w:rsidR="008F5AAF">
        <w:t xml:space="preserve"> 3 and 4.</w:t>
      </w:r>
      <w:r>
        <w:t xml:space="preserve"> </w:t>
      </w:r>
      <w:proofErr w:type="gramStart"/>
      <w:r w:rsidR="001A087C" w:rsidRPr="008F5AAF">
        <w:rPr>
          <w:i/>
        </w:rPr>
        <w:t>mRNA</w:t>
      </w:r>
      <w:proofErr w:type="gramEnd"/>
      <w:r w:rsidR="001A087C" w:rsidRPr="008F5AAF">
        <w:rPr>
          <w:i/>
        </w:rPr>
        <w:t>_normalized_raw_data.csv</w:t>
      </w:r>
      <w:r w:rsidR="008F5AAF">
        <w:rPr>
          <w:i/>
        </w:rPr>
        <w:t xml:space="preserve"> </w:t>
      </w:r>
      <w:r w:rsidR="001A087C" w:rsidRPr="008F5AAF">
        <w:t>-</w:t>
      </w:r>
      <w:r w:rsidR="008F5AAF">
        <w:t xml:space="preserve"> </w:t>
      </w:r>
      <w:r w:rsidR="008F5AAF" w:rsidRPr="008F5AAF">
        <w:t xml:space="preserve"> </w:t>
      </w:r>
      <w:r w:rsidR="008F5AAF" w:rsidRPr="008F5AAF">
        <w:rPr>
          <w:i/>
        </w:rPr>
        <w:t>protein_normalized_raw_data.csv</w:t>
      </w:r>
      <w:r w:rsidRPr="008F5AAF">
        <w:rPr>
          <w:i/>
        </w:rPr>
        <w:t>.</w:t>
      </w:r>
    </w:p>
    <w:p w14:paraId="4BA0A4C4" w14:textId="77777777" w:rsidR="006F70EB" w:rsidRDefault="006F70EB" w:rsidP="006F70EB">
      <w:pPr>
        <w:rPr>
          <w:i/>
        </w:rPr>
      </w:pPr>
    </w:p>
    <w:p w14:paraId="1246E53C" w14:textId="77777777" w:rsidR="006F70EB"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D538F9" w14:textId="77777777" w:rsidR="006E683D" w:rsidRDefault="006E683D" w:rsidP="006F70EB">
      <w:pPr>
        <w:rPr>
          <w:b/>
        </w:rPr>
      </w:pPr>
    </w:p>
    <w:p w14:paraId="3E28C7E6" w14:textId="5706028B" w:rsidR="006F70EB" w:rsidRDefault="00B67655" w:rsidP="006F70EB">
      <w:r w:rsidRPr="00B67655">
        <w:t xml:space="preserve">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rly all-exponential samples clustered together in one group, separate from the vast majority of stationary and late-stationary samples (Figure 2). Mg+2 levels, Na+1 levels, and carbon source had less influence on the clustering results. We also find a similar but not that significant effect for protein abundances (Figure 3). For protein abundance the </w:t>
      </w:r>
      <w:r w:rsidR="006178FC">
        <w:t xml:space="preserve">exponential </w:t>
      </w:r>
      <w:r w:rsidRPr="00B67655">
        <w:t>l phase samples grouped together and separated from stationary and late stationary samples</w:t>
      </w:r>
      <w:r w:rsidR="006178FC">
        <w:t xml:space="preserve"> </w:t>
      </w:r>
      <w:r w:rsidRPr="00B67655">
        <w:t>(see below). In addition to growth phase we found Na levels and carbon sources are also grouped together significantly in protein data, on the other hand their mRNA counterparts are not grouped significantly.</w:t>
      </w:r>
    </w:p>
    <w:p w14:paraId="63897D21" w14:textId="77777777" w:rsidR="006F70EB" w:rsidRDefault="006F70EB" w:rsidP="006F70EB"/>
    <w:p w14:paraId="7C2A337C" w14:textId="3D899E44"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w:t>
      </w:r>
      <w:proofErr w:type="spellStart"/>
      <w:r w:rsidRPr="00B67655">
        <w:t>cophenetic</w:t>
      </w:r>
      <w:proofErr w:type="spellEnd"/>
      <w:r w:rsidRPr="00B67655">
        <w:t xml:space="preserve"> distance between all pairs corresponding to the same condition (e.g., for growth phase, all pairs sampled at exponential phase and all pairs sampled at stationary/late stationary phase). The </w:t>
      </w:r>
      <w:proofErr w:type="spellStart"/>
      <w:r w:rsidRPr="00B67655">
        <w:t>cophenetic</w:t>
      </w:r>
      <w:proofErr w:type="spellEnd"/>
      <w:r w:rsidRPr="00B67655">
        <w:t xml:space="preserve"> distance is defined as the height of the </w:t>
      </w:r>
      <w:proofErr w:type="spellStart"/>
      <w:r w:rsidRPr="00B67655">
        <w:t>dendrogram</w:t>
      </w:r>
      <w:proofErr w:type="spellEnd"/>
      <w:r w:rsidRPr="00B67655">
        <w:t xml:space="preserve"> (produced by the hierarchical clustering) from the two selected leafs to the point where the two branches merge. We then converted each mean </w:t>
      </w:r>
      <w:proofErr w:type="spellStart"/>
      <w:r w:rsidRPr="00B67655">
        <w:t>cophenetic</w:t>
      </w:r>
      <w:proofErr w:type="spellEnd"/>
      <w:r w:rsidRPr="00B67655">
        <w:t xml:space="preserve"> distance into a </w:t>
      </w:r>
      <w:proofErr w:type="gramStart"/>
      <w:r w:rsidRPr="00B002D1">
        <w:rPr>
          <w:i/>
        </w:rPr>
        <w:t>z-score</w:t>
      </w:r>
      <w:proofErr w:type="gramEnd"/>
      <w:r w:rsidRPr="00B67655">
        <w:t xml:space="preserve">, by resampling mean </w:t>
      </w:r>
      <w:proofErr w:type="spellStart"/>
      <w:r w:rsidRPr="00B67655">
        <w:t>cophenetic</w:t>
      </w:r>
      <w:proofErr w:type="spellEnd"/>
      <w:r w:rsidRPr="00B67655">
        <w:t xml:space="preserve"> distances from </w:t>
      </w:r>
      <w:proofErr w:type="spellStart"/>
      <w:r w:rsidRPr="00B67655">
        <w:t>dendograms</w:t>
      </w:r>
      <w:proofErr w:type="spellEnd"/>
      <w:r w:rsidRPr="00B67655">
        <w:t xml:space="preserve"> with reshuffled leaf assignments. A </w:t>
      </w:r>
      <w:proofErr w:type="gramStart"/>
      <w:r w:rsidRPr="00B002D1">
        <w:rPr>
          <w:i/>
        </w:rPr>
        <w:t>z-score</w:t>
      </w:r>
      <w:proofErr w:type="gramEnd"/>
      <w:r w:rsidRPr="00B67655">
        <w:t xml:space="preserve"> below -1.67 [ref] indicates that the mRNA or protein abundances are clustered significantly by the corresponding variable.</w:t>
      </w:r>
    </w:p>
    <w:p w14:paraId="560C654A" w14:textId="6EC5C49F"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proofErr w:type="gramStart"/>
      <w:r w:rsidRPr="00B67655">
        <w:rPr>
          <w:rFonts w:eastAsiaTheme="minorEastAsia" w:cstheme="minorBidi"/>
          <w:b w:val="0"/>
          <w:bCs w:val="0"/>
          <w:color w:val="auto"/>
        </w:rPr>
        <w:t>z-score</w:t>
      </w:r>
      <w:proofErr w:type="gramEnd"/>
      <w:r w:rsidRPr="00B67655">
        <w:rPr>
          <w:rFonts w:eastAsiaTheme="minorEastAsia" w:cstheme="minorBidi"/>
          <w:b w:val="0"/>
          <w:bCs w:val="0"/>
          <w:color w:val="auto"/>
        </w:rPr>
        <w:t xml:space="preserve"> of -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z-scores by magnitude, of -1.54 and -1.46, but not significantly different</w:t>
      </w:r>
      <w:r w:rsidR="00870504">
        <w:rPr>
          <w:rFonts w:eastAsiaTheme="minorEastAsia" w:cstheme="minorBidi"/>
          <w:b w:val="0"/>
          <w:bCs w:val="0"/>
          <w:color w:val="auto"/>
        </w:rPr>
        <w:t xml:space="preserve"> from zero. The z-score for</w:t>
      </w:r>
      <w:r w:rsidRPr="00B67655">
        <w:rPr>
          <w:rFonts w:eastAsiaTheme="minorEastAsia" w:cstheme="minorBidi"/>
          <w:b w:val="0"/>
          <w:bCs w:val="0"/>
          <w:color w:val="auto"/>
        </w:rPr>
        <w:t xml:space="preserve"> carbon source </w:t>
      </w:r>
      <w:r w:rsidR="00870504">
        <w:rPr>
          <w:rFonts w:eastAsiaTheme="minorEastAsia" w:cstheme="minorBidi"/>
          <w:b w:val="0"/>
          <w:bCs w:val="0"/>
          <w:color w:val="auto"/>
        </w:rPr>
        <w:t>is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indicates there is no significant clustering in mRNA </w:t>
      </w:r>
      <w:proofErr w:type="gramStart"/>
      <w:r w:rsidR="00870504">
        <w:rPr>
          <w:rFonts w:eastAsiaTheme="minorEastAsia" w:cstheme="minorBidi"/>
          <w:b w:val="0"/>
          <w:bCs w:val="0"/>
          <w:color w:val="auto"/>
        </w:rPr>
        <w:t>data  related</w:t>
      </w:r>
      <w:proofErr w:type="gramEnd"/>
      <w:r w:rsidR="00870504">
        <w:rPr>
          <w:rFonts w:eastAsiaTheme="minorEastAsia" w:cstheme="minorBidi"/>
          <w:b w:val="0"/>
          <w:bCs w:val="0"/>
          <w:color w:val="auto"/>
        </w:rPr>
        <w:t xml:space="preserve"> with carbon source</w:t>
      </w:r>
      <w:r w:rsidRPr="00B67655">
        <w:rPr>
          <w:rFonts w:eastAsiaTheme="minorEastAsia" w:cstheme="minorBidi"/>
          <w:b w:val="0"/>
          <w:bCs w:val="0"/>
          <w:color w:val="auto"/>
        </w:rPr>
        <w:t xml:space="preserve">(Table 1). Importantly, when we calculated a </w:t>
      </w:r>
      <w:proofErr w:type="gramStart"/>
      <w:r w:rsidRPr="00B67655">
        <w:rPr>
          <w:rFonts w:eastAsiaTheme="minorEastAsia" w:cstheme="minorBidi"/>
          <w:b w:val="0"/>
          <w:bCs w:val="0"/>
          <w:color w:val="auto"/>
        </w:rPr>
        <w:t>z-score</w:t>
      </w:r>
      <w:proofErr w:type="gramEnd"/>
      <w:r w:rsidRPr="00B67655">
        <w:rPr>
          <w:rFonts w:eastAsiaTheme="minorEastAsia" w:cstheme="minorBidi"/>
          <w:b w:val="0"/>
          <w:bCs w:val="0"/>
          <w:color w:val="auto"/>
        </w:rPr>
        <w:t xml:space="preserve"> for batch number, we found that batch effects were also affective in the mRNA abundances, z = -2.82.</w:t>
      </w:r>
    </w:p>
    <w:p w14:paraId="15D79911" w14:textId="17D846BC"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 on the other hand, Na</w:t>
      </w:r>
      <w:r w:rsidR="00870504"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levels, growth phase and carbon source are the variables that are significantly clustered with </w:t>
      </w:r>
      <w:r w:rsidR="00B002D1">
        <w:rPr>
          <w:rFonts w:eastAsiaTheme="minorEastAsia" w:cstheme="minorBidi"/>
          <w:b w:val="0"/>
          <w:bCs w:val="0"/>
          <w:i/>
          <w:color w:val="auto"/>
        </w:rPr>
        <w:t>z-</w:t>
      </w:r>
      <w:r w:rsidRPr="00B002D1">
        <w:rPr>
          <w:rFonts w:eastAsiaTheme="minorEastAsia" w:cstheme="minorBidi"/>
          <w:b w:val="0"/>
          <w:bCs w:val="0"/>
          <w:i/>
          <w:color w:val="auto"/>
        </w:rPr>
        <w:t>scores</w:t>
      </w:r>
      <w:r w:rsidRPr="00B67655">
        <w:rPr>
          <w:rFonts w:eastAsiaTheme="minorEastAsia" w:cstheme="minorBidi"/>
          <w:b w:val="0"/>
          <w:bCs w:val="0"/>
          <w:color w:val="auto"/>
        </w:rPr>
        <w:t xml:space="preserve"> of -4.78, -4.21, and -3.15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proofErr w:type="gramStart"/>
      <w:r w:rsidR="00870504" w:rsidRPr="00B002D1">
        <w:rPr>
          <w:rFonts w:eastAsiaTheme="minorEastAsia" w:cstheme="minorBidi"/>
          <w:b w:val="0"/>
          <w:bCs w:val="0"/>
          <w:i/>
          <w:color w:val="auto"/>
        </w:rPr>
        <w:t>z-score</w:t>
      </w:r>
      <w:proofErr w:type="gramEnd"/>
      <w:r w:rsidRPr="00B67655">
        <w:rPr>
          <w:rFonts w:eastAsiaTheme="minorEastAsia" w:cstheme="minorBidi"/>
          <w:b w:val="0"/>
          <w:bCs w:val="0"/>
          <w:color w:val="auto"/>
        </w:rPr>
        <w:t xml:space="preserve"> of -23.29 witch indicates that the strongest affect on protein data is related wi</w:t>
      </w:r>
      <w:r w:rsidR="00870504">
        <w:rPr>
          <w:rFonts w:eastAsiaTheme="minorEastAsia" w:cstheme="minorBidi"/>
          <w:b w:val="0"/>
          <w:bCs w:val="0"/>
          <w:color w:val="auto"/>
        </w:rPr>
        <w:t xml:space="preserve">th batch. The </w:t>
      </w:r>
      <w:r w:rsidRPr="00B67655">
        <w:rPr>
          <w:rFonts w:eastAsiaTheme="minorEastAsia" w:cstheme="minorBidi"/>
          <w:b w:val="0"/>
          <w:bCs w:val="0"/>
          <w:color w:val="auto"/>
        </w:rPr>
        <w:t>largest affect on mRNA</w:t>
      </w:r>
      <w:r w:rsidR="00870504">
        <w:rPr>
          <w:rFonts w:eastAsiaTheme="minorEastAsia" w:cstheme="minorBidi"/>
          <w:b w:val="0"/>
          <w:bCs w:val="0"/>
          <w:color w:val="auto"/>
        </w:rPr>
        <w:t>, growth phase,</w:t>
      </w:r>
      <w:r w:rsidRPr="00B67655">
        <w:rPr>
          <w:rFonts w:eastAsiaTheme="minorEastAsia" w:cstheme="minorBidi"/>
          <w:b w:val="0"/>
          <w:bCs w:val="0"/>
          <w:color w:val="auto"/>
        </w:rPr>
        <w:t xml:space="preserve"> is transferred to proteins</w:t>
      </w:r>
      <w:r w:rsidR="00870504">
        <w:rPr>
          <w:rFonts w:eastAsiaTheme="minorEastAsia" w:cstheme="minorBidi"/>
          <w:b w:val="0"/>
          <w:bCs w:val="0"/>
          <w:color w:val="auto"/>
        </w:rPr>
        <w:t>. I</w:t>
      </w:r>
      <w:r w:rsidRPr="00B67655">
        <w:rPr>
          <w:rFonts w:eastAsiaTheme="minorEastAsia" w:cstheme="minorBidi"/>
          <w:b w:val="0"/>
          <w:bCs w:val="0"/>
          <w:color w:val="auto"/>
        </w:rPr>
        <w:t>n addition to that we see a strong affect of Na</w:t>
      </w:r>
      <w:r w:rsidR="00B002D1" w:rsidRPr="00B002D1">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carbon source </w:t>
      </w:r>
      <w:r w:rsidR="00B002D1">
        <w:rPr>
          <w:rFonts w:eastAsiaTheme="minorEastAsia" w:cstheme="minorBidi"/>
          <w:b w:val="0"/>
          <w:bCs w:val="0"/>
          <w:color w:val="auto"/>
        </w:rPr>
        <w:t xml:space="preserve">on protein data, </w:t>
      </w:r>
      <w:r w:rsidR="00870504">
        <w:rPr>
          <w:rFonts w:eastAsiaTheme="minorEastAsia" w:cstheme="minorBidi"/>
          <w:b w:val="0"/>
          <w:bCs w:val="0"/>
          <w:color w:val="auto"/>
        </w:rPr>
        <w:t>which were not seen in mRNA</w:t>
      </w:r>
      <w:r w:rsidRPr="00B67655">
        <w:rPr>
          <w:rFonts w:eastAsiaTheme="minorEastAsia" w:cstheme="minorBidi"/>
          <w:b w:val="0"/>
          <w:bCs w:val="0"/>
          <w:color w:val="auto"/>
        </w:rPr>
        <w:t xml:space="preserve"> (Table 1).</w:t>
      </w:r>
    </w:p>
    <w:p w14:paraId="0C36B561" w14:textId="2B399DFA" w:rsidR="00121F48" w:rsidRDefault="009B7FDB" w:rsidP="00121F48">
      <w:pPr>
        <w:pStyle w:val="Heading3"/>
      </w:pPr>
      <w:r>
        <w:t>Identification of differentially expressed genes</w:t>
      </w:r>
    </w:p>
    <w:p w14:paraId="675CCEFF" w14:textId="77777777" w:rsidR="009B7FDB" w:rsidRPr="009B7FDB" w:rsidRDefault="009B7FDB" w:rsidP="009B7FDB"/>
    <w:p w14:paraId="604E87E6" w14:textId="068FCF02" w:rsidR="003A289C" w:rsidRPr="00262505" w:rsidRDefault="003A289C" w:rsidP="003A289C">
      <w:pPr>
        <w:rPr>
          <w:color w:val="000000" w:themeColor="text1"/>
        </w:rPr>
      </w:pPr>
      <w:r w:rsidRPr="00262505">
        <w:rPr>
          <w:color w:val="000000" w:themeColor="text1"/>
        </w:rPr>
        <w:t>The next step is, determining under which conditions RNA</w:t>
      </w:r>
      <w:r w:rsidR="00FC1E2E" w:rsidRPr="00262505">
        <w:rPr>
          <w:color w:val="000000" w:themeColor="text1"/>
        </w:rPr>
        <w:t xml:space="preserve"> and protein</w:t>
      </w:r>
      <w:r w:rsidRPr="00262505">
        <w:rPr>
          <w:color w:val="000000" w:themeColor="text1"/>
        </w:rPr>
        <w:t xml:space="preserve"> levels are altered and in what strength these changes occur. Our large data set enables us to look for changes in genes with respect to several conditions and we analyze these changes on RNA</w:t>
      </w:r>
      <w:r w:rsidR="00C25B26" w:rsidRPr="00262505">
        <w:rPr>
          <w:color w:val="000000" w:themeColor="text1"/>
        </w:rPr>
        <w:t xml:space="preserve"> and protein</w:t>
      </w:r>
      <w:r w:rsidRPr="00262505">
        <w:rPr>
          <w:color w:val="000000" w:themeColor="text1"/>
        </w:rPr>
        <w:t xml:space="preserve"> levels and look for similarities and differences between conditions. </w:t>
      </w:r>
    </w:p>
    <w:p w14:paraId="3FC06F80" w14:textId="77777777" w:rsidR="003A289C" w:rsidRPr="00262505" w:rsidRDefault="003A289C" w:rsidP="003A289C">
      <w:pPr>
        <w:rPr>
          <w:color w:val="000000" w:themeColor="text1"/>
        </w:rPr>
      </w:pPr>
    </w:p>
    <w:p w14:paraId="63512212" w14:textId="7E8C8D8D" w:rsidR="002A151E" w:rsidRPr="00262505" w:rsidRDefault="006D1FF6" w:rsidP="003A289C">
      <w:pPr>
        <w:rPr>
          <w:color w:val="000000" w:themeColor="text1"/>
        </w:rPr>
      </w:pPr>
      <w:r w:rsidRPr="00262505">
        <w:rPr>
          <w:color w:val="000000" w:themeColor="text1"/>
        </w:rPr>
        <w:t xml:space="preserve">To find the differentially expressed </w:t>
      </w:r>
      <w:proofErr w:type="gramStart"/>
      <w:r w:rsidRPr="00262505">
        <w:rPr>
          <w:color w:val="000000" w:themeColor="text1"/>
        </w:rPr>
        <w:t>mRNA’s</w:t>
      </w:r>
      <w:proofErr w:type="gramEnd"/>
      <w:r w:rsidRPr="00262505">
        <w:rPr>
          <w:color w:val="000000" w:themeColor="text1"/>
        </w:rPr>
        <w:t xml:space="preserve"> and proteins we use the DeSeq2 algorithm</w:t>
      </w:r>
      <w:r w:rsidR="00405B86" w:rsidRPr="00262505">
        <w:rPr>
          <w:color w:val="000000" w:themeColor="text1"/>
        </w:rPr>
        <w:t xml:space="preserve"> </w:t>
      </w:r>
      <w:r w:rsidRPr="00262505">
        <w:rPr>
          <w:color w:val="000000" w:themeColor="text1"/>
        </w:rPr>
        <w:t>[</w:t>
      </w:r>
      <w:r w:rsidR="003641BC">
        <w:rPr>
          <w:color w:val="000000" w:themeColor="text1"/>
        </w:rPr>
        <w:t>ref</w:t>
      </w:r>
      <w:r w:rsidRPr="00262505">
        <w:rPr>
          <w:color w:val="000000" w:themeColor="text1"/>
        </w:rPr>
        <w:t xml:space="preserve">]. Since growth phase can affect multiple things we analyze the data in 2 phases exponential and stationary. For each of the phases exponential and stationary, we define the base levels as glucose time course and base level Na of high Na experiments and base level Mg of Mg experiments. After defining the base levels we compare several conditions with base levels for mRNA and protein reads. Than we </w:t>
      </w:r>
      <w:r w:rsidR="00405B86" w:rsidRPr="00262505">
        <w:rPr>
          <w:color w:val="000000" w:themeColor="text1"/>
        </w:rPr>
        <w:t>pick the significant</w:t>
      </w:r>
      <w:r w:rsidRPr="00262505">
        <w:rPr>
          <w:color w:val="000000" w:themeColor="text1"/>
        </w:rPr>
        <w:t xml:space="preserve"> the results with </w:t>
      </w:r>
      <w:r w:rsidRPr="00262505">
        <w:rPr>
          <w:i/>
          <w:color w:val="000000" w:themeColor="text1"/>
        </w:rPr>
        <w:t>P’&lt;0.05</w:t>
      </w:r>
      <w:r w:rsidRPr="00262505">
        <w:rPr>
          <w:color w:val="000000" w:themeColor="text1"/>
        </w:rPr>
        <w:t xml:space="preserve"> and </w:t>
      </w:r>
      <w:r w:rsidRPr="00262505">
        <w:rPr>
          <w:i/>
          <w:color w:val="000000" w:themeColor="text1"/>
        </w:rPr>
        <w:t>log2 fold change &gt;1</w:t>
      </w:r>
      <w:r w:rsidRPr="00262505">
        <w:rPr>
          <w:color w:val="000000" w:themeColor="text1"/>
        </w:rPr>
        <w:t xml:space="preserve">. Number of </w:t>
      </w:r>
      <w:r w:rsidR="00405B86" w:rsidRPr="00262505">
        <w:rPr>
          <w:color w:val="000000" w:themeColor="text1"/>
        </w:rPr>
        <w:t xml:space="preserve">significantly differentially expressed </w:t>
      </w:r>
      <w:r w:rsidRPr="00262505">
        <w:rPr>
          <w:color w:val="000000" w:themeColor="text1"/>
        </w:rPr>
        <w:t xml:space="preserve">mRNAs and proteins </w:t>
      </w:r>
      <w:r w:rsidR="00405B86" w:rsidRPr="00262505">
        <w:rPr>
          <w:color w:val="000000" w:themeColor="text1"/>
        </w:rPr>
        <w:t>for both exponential and stationary phase very significantly in between exponential and stationary phase and in betw</w:t>
      </w:r>
      <w:r w:rsidR="00360CF7" w:rsidRPr="00262505">
        <w:rPr>
          <w:color w:val="000000" w:themeColor="text1"/>
        </w:rPr>
        <w:t>een mRNAs and proteins (Figure 4</w:t>
      </w:r>
      <w:r w:rsidR="00405B86" w:rsidRPr="00262505">
        <w:rPr>
          <w:color w:val="000000" w:themeColor="text1"/>
        </w:rPr>
        <w:t xml:space="preserve">). In general there are fewer differentially expressed genes in stationary phase compared to exponential phase, which shows us there are fever variations in both mRNA and protein levels in stationary phase. For </w:t>
      </w:r>
      <w:proofErr w:type="spellStart"/>
      <w:r w:rsidR="00360CF7" w:rsidRPr="00262505">
        <w:rPr>
          <w:i/>
          <w:color w:val="000000" w:themeColor="text1"/>
        </w:rPr>
        <w:t>E.Coli</w:t>
      </w:r>
      <w:proofErr w:type="spellEnd"/>
      <w:r w:rsidR="00405B86" w:rsidRPr="00262505">
        <w:rPr>
          <w:color w:val="000000" w:themeColor="text1"/>
        </w:rPr>
        <w:t xml:space="preserve"> the factor that change</w:t>
      </w:r>
      <w:r w:rsidR="00360CF7" w:rsidRPr="00262505">
        <w:rPr>
          <w:color w:val="000000" w:themeColor="text1"/>
        </w:rPr>
        <w:t>s</w:t>
      </w:r>
      <w:r w:rsidR="00405B86" w:rsidRPr="00262505">
        <w:rPr>
          <w:color w:val="000000" w:themeColor="text1"/>
        </w:rPr>
        <w:t xml:space="preserve"> most of the </w:t>
      </w:r>
      <w:r w:rsidR="00360CF7" w:rsidRPr="00262505">
        <w:rPr>
          <w:color w:val="000000" w:themeColor="text1"/>
        </w:rPr>
        <w:t xml:space="preserve">mRNA concentrations is low Mg levels, factor that changes most of protein levels is high Na. </w:t>
      </w:r>
    </w:p>
    <w:p w14:paraId="7F2B73D4" w14:textId="77777777" w:rsidR="002A151E" w:rsidRPr="00262505" w:rsidRDefault="002A151E" w:rsidP="003A289C">
      <w:pPr>
        <w:rPr>
          <w:color w:val="000000" w:themeColor="text1"/>
        </w:rPr>
      </w:pPr>
    </w:p>
    <w:p w14:paraId="38430FCF" w14:textId="63465DE2" w:rsidR="006D1FF6" w:rsidRPr="00262505" w:rsidRDefault="00360CF7" w:rsidP="003A289C">
      <w:pPr>
        <w:rPr>
          <w:color w:val="000000" w:themeColor="text1"/>
        </w:rPr>
      </w:pPr>
      <w:r w:rsidRPr="00262505">
        <w:rPr>
          <w:color w:val="000000" w:themeColor="text1"/>
        </w:rPr>
        <w:t>For mRNA concentrations all investigated salt stresses mostly causes down regulation compared to the base levels with an exception of stationary phase high Mg concentrations.</w:t>
      </w:r>
      <w:r w:rsidR="002A151E" w:rsidRPr="00262505">
        <w:rPr>
          <w:color w:val="000000" w:themeColor="text1"/>
        </w:rPr>
        <w:t xml:space="preserve"> The effect of changing carbon sources</w:t>
      </w:r>
      <w:r w:rsidRPr="00262505">
        <w:rPr>
          <w:color w:val="000000" w:themeColor="text1"/>
        </w:rPr>
        <w:t xml:space="preserve"> </w:t>
      </w:r>
      <w:r w:rsidR="002A151E" w:rsidRPr="00262505">
        <w:rPr>
          <w:color w:val="000000" w:themeColor="text1"/>
        </w:rPr>
        <w:t xml:space="preserve">causes mostly down regulation in mRNA levels with an exception of stationary phase lactate experiments. If we focus on protein concentrations low or high Mg concentrations either cause no or few significant change. </w:t>
      </w:r>
      <w:r w:rsidR="004A3752" w:rsidRPr="00262505">
        <w:rPr>
          <w:color w:val="000000" w:themeColor="text1"/>
        </w:rPr>
        <w:t>On the other hand high Na causes lots of proteins to change their concentrations significantly both in exponential and stationary phases. Glycerol causes mostly down regulation of proteins, gluconate causes no change in protein concentrations and lactate causes up regulation of some proteins.</w:t>
      </w:r>
    </w:p>
    <w:p w14:paraId="62E2E73F" w14:textId="77777777" w:rsidR="003A289C" w:rsidRPr="00262505" w:rsidRDefault="003A289C" w:rsidP="003A289C">
      <w:pPr>
        <w:rPr>
          <w:color w:val="000000" w:themeColor="text1"/>
        </w:rPr>
      </w:pPr>
    </w:p>
    <w:p w14:paraId="180A6616" w14:textId="2DC158B4" w:rsidR="004A3752" w:rsidRPr="00262505" w:rsidRDefault="004A3752" w:rsidP="005E0DA3">
      <w:pPr>
        <w:rPr>
          <w:color w:val="000000" w:themeColor="text1"/>
        </w:rPr>
      </w:pPr>
      <w:r w:rsidRPr="00262505">
        <w:rPr>
          <w:color w:val="000000" w:themeColor="text1"/>
        </w:rPr>
        <w:t xml:space="preserve">Next, </w:t>
      </w:r>
      <w:r w:rsidR="00400F64" w:rsidRPr="00262505">
        <w:rPr>
          <w:color w:val="000000" w:themeColor="text1"/>
        </w:rPr>
        <w:t>we investigate is how the significantly changed</w:t>
      </w:r>
      <w:r w:rsidRPr="00262505">
        <w:rPr>
          <w:color w:val="000000" w:themeColor="text1"/>
        </w:rPr>
        <w:t xml:space="preserve"> (</w:t>
      </w:r>
      <w:r w:rsidRPr="00262505">
        <w:rPr>
          <w:i/>
          <w:color w:val="000000" w:themeColor="text1"/>
        </w:rPr>
        <w:t>P’&lt;0.05</w:t>
      </w:r>
      <w:r w:rsidRPr="00262505">
        <w:rPr>
          <w:color w:val="000000" w:themeColor="text1"/>
        </w:rPr>
        <w:t xml:space="preserve"> and </w:t>
      </w:r>
      <w:r w:rsidRPr="00262505">
        <w:rPr>
          <w:i/>
          <w:color w:val="000000" w:themeColor="text1"/>
        </w:rPr>
        <w:t>log2 fold change &gt;1</w:t>
      </w:r>
      <w:r w:rsidRPr="00262505">
        <w:rPr>
          <w:color w:val="000000" w:themeColor="text1"/>
        </w:rPr>
        <w:t>)</w:t>
      </w:r>
      <w:r w:rsidR="00400F64" w:rsidRPr="00262505">
        <w:rPr>
          <w:color w:val="000000" w:themeColor="text1"/>
        </w:rPr>
        <w:t xml:space="preserve"> genes are shared between</w:t>
      </w:r>
      <w:r w:rsidRPr="00262505">
        <w:rPr>
          <w:color w:val="000000" w:themeColor="text1"/>
        </w:rPr>
        <w:t xml:space="preserve"> categories for both mRNA and</w:t>
      </w:r>
      <w:r w:rsidR="00400F64" w:rsidRPr="00262505">
        <w:rPr>
          <w:color w:val="000000" w:themeColor="text1"/>
        </w:rPr>
        <w:t xml:space="preserve"> protein data. Figure 4c shows a Venn diagram of three categories growth phase, carbon source, and</w:t>
      </w:r>
      <w:r w:rsidR="00D76036" w:rsidRPr="00262505">
        <w:rPr>
          <w:color w:val="000000" w:themeColor="text1"/>
        </w:rPr>
        <w:t xml:space="preserve"> M</w:t>
      </w:r>
      <w:r w:rsidRPr="00262505">
        <w:rPr>
          <w:color w:val="000000" w:themeColor="text1"/>
        </w:rPr>
        <w:t>g</w:t>
      </w:r>
      <w:r w:rsidR="00D76036" w:rsidRPr="00262505">
        <w:rPr>
          <w:color w:val="000000" w:themeColor="text1"/>
        </w:rPr>
        <w:t xml:space="preserve"> </w:t>
      </w:r>
      <w:r w:rsidR="00400F64" w:rsidRPr="00262505">
        <w:rPr>
          <w:color w:val="000000" w:themeColor="text1"/>
        </w:rPr>
        <w:t>level representing the nu</w:t>
      </w:r>
      <w:r w:rsidRPr="00262505">
        <w:rPr>
          <w:color w:val="000000" w:themeColor="text1"/>
        </w:rPr>
        <w:t>mber of significantly changed mRNAs and proteins with respect to categories, for both in exponential and stationary phases. While we classify the proteins we do not consider up or down regulation, we combine low and high Mg as Mg stress and finally we combine all the effects changing to glycerol, lactate and gluconate as carbon source.</w:t>
      </w:r>
    </w:p>
    <w:p w14:paraId="555664F3" w14:textId="77777777" w:rsidR="009F4A72" w:rsidRPr="00262505" w:rsidRDefault="009F4A72" w:rsidP="005E0DA3">
      <w:pPr>
        <w:rPr>
          <w:color w:val="000000" w:themeColor="text1"/>
        </w:rPr>
      </w:pPr>
    </w:p>
    <w:p w14:paraId="6E6B98A3" w14:textId="3620F303" w:rsidR="009F4A72" w:rsidRDefault="009F4A72" w:rsidP="005E0DA3">
      <w:pPr>
        <w:rPr>
          <w:color w:val="000000" w:themeColor="text1"/>
        </w:rPr>
      </w:pPr>
      <w:r w:rsidRPr="00262505">
        <w:rPr>
          <w:color w:val="000000" w:themeColor="text1"/>
        </w:rPr>
        <w:t>Most of significant differentially expressed mRNAs are related with Mg stress</w:t>
      </w:r>
      <w:r w:rsidR="00262505">
        <w:rPr>
          <w:color w:val="000000" w:themeColor="text1"/>
        </w:rPr>
        <w:t xml:space="preserve"> (73% of all data in exponential phase and 75% of all data in stationary phase)</w:t>
      </w:r>
      <w:r w:rsidRPr="00262505">
        <w:rPr>
          <w:color w:val="000000" w:themeColor="text1"/>
        </w:rPr>
        <w:t xml:space="preserve"> and for exponential phase a big portion of them are also differentially expressed with changing carbon sources</w:t>
      </w:r>
      <w:r w:rsidR="00262505">
        <w:rPr>
          <w:color w:val="000000" w:themeColor="text1"/>
        </w:rPr>
        <w:t xml:space="preserve"> (30% of all data)</w:t>
      </w:r>
      <w:r w:rsidRPr="00262505">
        <w:rPr>
          <w:color w:val="000000" w:themeColor="text1"/>
        </w:rPr>
        <w:t>. Ratio of significantly expressed mRNAs associated with changing carbon sources are decreased in stationary phase compared to exponential phase</w:t>
      </w:r>
      <w:r w:rsidR="00262505">
        <w:rPr>
          <w:color w:val="000000" w:themeColor="text1"/>
        </w:rPr>
        <w:t xml:space="preserve"> (50% of all data in exponential phase and 27% of all data in stationary phase)</w:t>
      </w:r>
      <w:r w:rsidRPr="00262505">
        <w:rPr>
          <w:color w:val="000000" w:themeColor="text1"/>
        </w:rPr>
        <w:t>. Ratio of significantly expressed mRNAs associated with changing Na increased in stationary phase compared to exponential phase</w:t>
      </w:r>
      <w:r w:rsidR="00262505">
        <w:rPr>
          <w:color w:val="000000" w:themeColor="text1"/>
        </w:rPr>
        <w:t xml:space="preserve"> (12% of all data in exponential phase and 30% of all data in stationary phase)</w:t>
      </w:r>
      <w:r w:rsidRPr="00262505">
        <w:rPr>
          <w:color w:val="000000" w:themeColor="text1"/>
        </w:rPr>
        <w:t>. The dominant factor that affect</w:t>
      </w:r>
      <w:r w:rsidR="00262505" w:rsidRPr="00262505">
        <w:rPr>
          <w:color w:val="000000" w:themeColor="text1"/>
        </w:rPr>
        <w:t>s</w:t>
      </w:r>
      <w:r w:rsidRPr="00262505">
        <w:rPr>
          <w:color w:val="000000" w:themeColor="text1"/>
        </w:rPr>
        <w:t xml:space="preserve"> the protein concentrations is Na stress in both exponential and stationary phase</w:t>
      </w:r>
      <w:r w:rsidR="00262505">
        <w:rPr>
          <w:color w:val="000000" w:themeColor="text1"/>
        </w:rPr>
        <w:t xml:space="preserve"> (85% of all data in exponential phase and </w:t>
      </w:r>
      <w:r w:rsidR="006E4EDD">
        <w:rPr>
          <w:color w:val="000000" w:themeColor="text1"/>
        </w:rPr>
        <w:t>89% of all data in stationary phase</w:t>
      </w:r>
      <w:r w:rsidR="00262505">
        <w:rPr>
          <w:color w:val="000000" w:themeColor="text1"/>
        </w:rPr>
        <w:t>)</w:t>
      </w:r>
      <w:r w:rsidR="00262505" w:rsidRPr="00262505">
        <w:rPr>
          <w:color w:val="000000" w:themeColor="text1"/>
        </w:rPr>
        <w:t>, it is not only the biggest one but also shares its proteins with both carbon source Mg stress.</w:t>
      </w:r>
    </w:p>
    <w:p w14:paraId="688105D2" w14:textId="77777777" w:rsidR="006E4EDD" w:rsidRDefault="006E4EDD" w:rsidP="005E0DA3">
      <w:pPr>
        <w:rPr>
          <w:color w:val="000000" w:themeColor="text1"/>
        </w:rPr>
      </w:pPr>
    </w:p>
    <w:p w14:paraId="38C92860" w14:textId="5B203A06" w:rsidR="006E4EDD" w:rsidRDefault="006E4EDD" w:rsidP="005E0DA3">
      <w:pPr>
        <w:rPr>
          <w:color w:val="000000" w:themeColor="text1"/>
        </w:rPr>
      </w:pPr>
      <w:r>
        <w:rPr>
          <w:color w:val="000000" w:themeColor="text1"/>
        </w:rPr>
        <w:t xml:space="preserve">When we look at significantly altered </w:t>
      </w:r>
      <w:proofErr w:type="spellStart"/>
      <w:r>
        <w:rPr>
          <w:color w:val="000000" w:themeColor="text1"/>
        </w:rPr>
        <w:t>kegg</w:t>
      </w:r>
      <w:proofErr w:type="spellEnd"/>
      <w:r>
        <w:rPr>
          <w:color w:val="000000" w:themeColor="text1"/>
        </w:rPr>
        <w:t xml:space="preserve"> pathway annotations by using </w:t>
      </w:r>
      <w:proofErr w:type="gramStart"/>
      <w:r>
        <w:rPr>
          <w:color w:val="000000" w:themeColor="text1"/>
        </w:rPr>
        <w:t>DAVID[</w:t>
      </w:r>
      <w:proofErr w:type="gramEnd"/>
      <w:r>
        <w:rPr>
          <w:color w:val="000000" w:themeColor="text1"/>
        </w:rPr>
        <w:t xml:space="preserve">] we found that a lot of metabolism related pathways are down regulated with salt stresses in both exponential and stationary phase with an exception of stationary phase high Mg mRNAs. </w:t>
      </w:r>
      <w:r w:rsidR="00C10FD5">
        <w:rPr>
          <w:color w:val="000000" w:themeColor="text1"/>
        </w:rPr>
        <w:t xml:space="preserve">In stationary phase with high Mg levels there is clear trend of up regulation of multiple mRNAs associated with metabolism (figure 5). </w:t>
      </w:r>
    </w:p>
    <w:p w14:paraId="7E5ED457" w14:textId="77777777" w:rsidR="00C10FD5" w:rsidRDefault="00C10FD5" w:rsidP="005E0DA3">
      <w:pPr>
        <w:rPr>
          <w:color w:val="000000" w:themeColor="text1"/>
        </w:rPr>
      </w:pPr>
    </w:p>
    <w:p w14:paraId="1704F77B" w14:textId="691ADD04" w:rsidR="00C10FD5" w:rsidRPr="00262505" w:rsidRDefault="00C10FD5" w:rsidP="005E0DA3">
      <w:pPr>
        <w:rPr>
          <w:color w:val="000000" w:themeColor="text1"/>
        </w:rPr>
      </w:pPr>
      <w:r>
        <w:rPr>
          <w:color w:val="000000" w:themeColor="text1"/>
        </w:rPr>
        <w:t xml:space="preserve">In addition to that we notices a significant down regulation of flagella assembly genes in several salt stresses although REL606 strain do not have </w:t>
      </w:r>
      <w:proofErr w:type="spellStart"/>
      <w:r>
        <w:rPr>
          <w:color w:val="000000" w:themeColor="text1"/>
        </w:rPr>
        <w:t>fragellum</w:t>
      </w:r>
      <w:proofErr w:type="spellEnd"/>
      <w:r>
        <w:rPr>
          <w:color w:val="000000" w:themeColor="text1"/>
        </w:rPr>
        <w:t>. The down regulation can be seen in both mRNA and proteins and most dominantly in exponential phase and more significantly with high Na concentrations. (</w:t>
      </w:r>
      <w:proofErr w:type="gramStart"/>
      <w:r>
        <w:rPr>
          <w:color w:val="000000" w:themeColor="text1"/>
        </w:rPr>
        <w:t>figure</w:t>
      </w:r>
      <w:proofErr w:type="gramEnd"/>
      <w:r>
        <w:rPr>
          <w:color w:val="000000" w:themeColor="text1"/>
        </w:rPr>
        <w:t xml:space="preserve"> 6)</w:t>
      </w:r>
    </w:p>
    <w:p w14:paraId="77D5FF8A" w14:textId="77777777" w:rsidR="004A3752" w:rsidRDefault="004A3752" w:rsidP="005E0DA3">
      <w:pPr>
        <w:rPr>
          <w:color w:val="0000FF"/>
        </w:rPr>
      </w:pPr>
    </w:p>
    <w:p w14:paraId="0D0BCD43" w14:textId="70ED617B" w:rsidR="0040122D" w:rsidRDefault="006E46BD" w:rsidP="004F79A2">
      <w:pPr>
        <w:pStyle w:val="Heading2"/>
      </w:pPr>
      <w:r>
        <w:t>Discussion</w:t>
      </w:r>
    </w:p>
    <w:p w14:paraId="0E932949" w14:textId="77777777" w:rsidR="004F79A2" w:rsidRDefault="004F79A2" w:rsidP="004F79A2"/>
    <w:p w14:paraId="6B073D37" w14:textId="000A9E4D" w:rsidR="00776B56" w:rsidRDefault="00776B56" w:rsidP="00776B56">
      <w:r>
        <w:t>The aim of the project is to investiga</w:t>
      </w:r>
      <w:r w:rsidR="003067F7">
        <w:t xml:space="preserve">te the epigenetic behavior of </w:t>
      </w:r>
      <w:r w:rsidR="003067F7" w:rsidRPr="003067F7">
        <w:rPr>
          <w:i/>
        </w:rPr>
        <w:t xml:space="preserve">E. </w:t>
      </w:r>
      <w:r w:rsidRPr="003067F7">
        <w:rPr>
          <w:i/>
        </w:rPr>
        <w:t>coli</w:t>
      </w:r>
      <w:r>
        <w:t xml:space="preserve"> under different stress conditions. </w:t>
      </w:r>
      <w:r w:rsidR="00FD38BF">
        <w:t>We</w:t>
      </w:r>
      <w:r>
        <w:t xml:space="preserve"> </w:t>
      </w:r>
      <w:r w:rsidR="00FD38BF">
        <w:t>subject</w:t>
      </w:r>
      <w:r>
        <w:t xml:space="preserve"> </w:t>
      </w:r>
      <w:r w:rsidR="003067F7">
        <w:rPr>
          <w:i/>
        </w:rPr>
        <w:t xml:space="preserve">E. </w:t>
      </w:r>
      <w:r w:rsidRPr="00DA1A8A">
        <w:rPr>
          <w:i/>
        </w:rPr>
        <w:t>coli</w:t>
      </w:r>
      <w:r>
        <w:rPr>
          <w:i/>
        </w:rPr>
        <w:t xml:space="preserve"> </w:t>
      </w:r>
      <w:r w:rsidR="00FD38BF">
        <w:t xml:space="preserve">to different experimental conditions </w:t>
      </w:r>
      <w:r w:rsidR="004B0E1C">
        <w:t xml:space="preserve">and measure the </w:t>
      </w:r>
      <w:r w:rsidR="00FD38BF">
        <w:t xml:space="preserve">RNA and protein abundances </w:t>
      </w:r>
      <w:r w:rsidR="004B0E1C">
        <w:t>at different time points</w:t>
      </w:r>
      <w:r>
        <w:t xml:space="preserve">. </w:t>
      </w:r>
      <w:r w:rsidR="00FD38BF">
        <w:t>Experimental conditions include</w:t>
      </w:r>
      <w:r w:rsidR="009D56DD">
        <w:t xml:space="preserve"> f</w:t>
      </w:r>
      <w:r>
        <w:t>our different carbon source</w:t>
      </w:r>
      <w:r w:rsidR="009D56DD">
        <w:t xml:space="preserve">s and variations of </w:t>
      </w:r>
      <w:r w:rsidR="001146A4">
        <w:t>Na</w:t>
      </w:r>
      <w:r w:rsidR="000E22E3">
        <w:t xml:space="preserve"> and</w:t>
      </w:r>
      <w:r w:rsidR="00D76036">
        <w:rPr>
          <w:sz w:val="28"/>
        </w:rPr>
        <w:t xml:space="preserve"> </w:t>
      </w:r>
      <w:r w:rsidR="00D76036" w:rsidRPr="00FD38BF">
        <w:t xml:space="preserve">Mg </w:t>
      </w:r>
      <w:r w:rsidR="00FD38BF" w:rsidRPr="00FD38BF">
        <w:t xml:space="preserve">stress </w:t>
      </w:r>
      <w:r w:rsidR="00C64BDE" w:rsidRPr="00FD38BF">
        <w:t>levels</w:t>
      </w:r>
      <w:r w:rsidR="00C64BDE">
        <w:t>.  A</w:t>
      </w:r>
      <w:r>
        <w:t>s a result</w:t>
      </w:r>
      <w:r w:rsidR="00C64BDE">
        <w:t xml:space="preserve">, we obtain a </w:t>
      </w:r>
      <w:r w:rsidR="00D0045F">
        <w:t>comprehensive</w:t>
      </w:r>
      <w:r w:rsidR="00C64BDE">
        <w:t xml:space="preserve"> dataset </w:t>
      </w:r>
      <w:r>
        <w:t xml:space="preserve">that can be used to understand </w:t>
      </w:r>
      <w:r w:rsidR="00FD38BF">
        <w:t xml:space="preserve">the </w:t>
      </w:r>
      <w:r>
        <w:t>relations</w:t>
      </w:r>
      <w:r w:rsidR="00FD38BF">
        <w:t>hip</w:t>
      </w:r>
      <w:r>
        <w:t xml:space="preserve"> between external conditions and cell</w:t>
      </w:r>
      <w:r w:rsidR="00C64BDE">
        <w:t>ular</w:t>
      </w:r>
      <w:r>
        <w:t xml:space="preserve"> responses.</w:t>
      </w:r>
    </w:p>
    <w:p w14:paraId="594B40C4" w14:textId="77777777" w:rsidR="00EA44BC" w:rsidRDefault="00EA44BC" w:rsidP="00776B56"/>
    <w:p w14:paraId="05902EED" w14:textId="5672264A" w:rsidR="00BB570B" w:rsidRPr="00BB570B" w:rsidRDefault="00BB570B" w:rsidP="00776B56">
      <w:r>
        <w:t xml:space="preserve">The data gives a comprehensive picture of </w:t>
      </w:r>
      <w:r w:rsidRPr="00BB570B">
        <w:rPr>
          <w:i/>
        </w:rPr>
        <w:t>E.</w:t>
      </w:r>
      <w:r>
        <w:rPr>
          <w:i/>
        </w:rPr>
        <w:t xml:space="preserve"> </w:t>
      </w:r>
      <w:r w:rsidRPr="00BB570B">
        <w:rPr>
          <w:i/>
        </w:rPr>
        <w:t>coli</w:t>
      </w:r>
      <w:r>
        <w:rPr>
          <w:i/>
        </w:rPr>
        <w:t xml:space="preserve"> </w:t>
      </w:r>
      <w:r>
        <w:t xml:space="preserve">both in terms of number, range and depth of different stresses. For example </w:t>
      </w:r>
      <w:r w:rsidR="00435168">
        <w:fldChar w:fldCharType="begin"/>
      </w:r>
      <w:r w:rsidR="00435168">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fldChar w:fldCharType="separate"/>
      </w:r>
      <w:r w:rsidR="00435168">
        <w:rPr>
          <w:noProof/>
        </w:rPr>
        <w:t>(Schmidt et al. 2015)</w:t>
      </w:r>
      <w:r w:rsidR="00435168">
        <w:fldChar w:fldCharType="end"/>
      </w:r>
      <w:r w:rsidR="00435168">
        <w:t xml:space="preserve"> only focuses on protein levels and measures (&gt;2300) genes and deals with 22 unique conditions or </w:t>
      </w:r>
      <w:r w:rsidR="00435168">
        <w:fldChar w:fldCharType="begin"/>
      </w:r>
      <w:r w:rsidR="00435168">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fldChar w:fldCharType="separate"/>
      </w:r>
      <w:r w:rsidR="00435168">
        <w:rPr>
          <w:noProof/>
        </w:rPr>
        <w:t>(Soufi et al. 2015)</w:t>
      </w:r>
      <w:r w:rsidR="00435168">
        <w:fldChar w:fldCharType="end"/>
      </w:r>
      <w:r w:rsidR="00435168">
        <w:t xml:space="preserve"> again measures (&gt;2300) proteins and deals with 10 unique conditions.</w:t>
      </w:r>
      <w:r w:rsidR="00D04EB2">
        <w:t xml:space="preserve"> Similarly, </w:t>
      </w:r>
      <w:r w:rsidR="00D04EB2">
        <w:fldChar w:fldCharType="begin"/>
      </w:r>
      <w:r w:rsidR="00D04EB2">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fldChar w:fldCharType="separate"/>
      </w:r>
      <w:r w:rsidR="00D04EB2">
        <w:rPr>
          <w:noProof/>
        </w:rPr>
        <w:t>(Lewis et al. 2010)</w:t>
      </w:r>
      <w:r w:rsidR="00D04EB2">
        <w:fldChar w:fldCharType="end"/>
      </w:r>
      <w:r w:rsidR="00D04EB2">
        <w:t xml:space="preserve"> deals with 3 different carbon sources and three to six replicas of adaptive process on them.</w:t>
      </w:r>
      <w:r w:rsidR="00435168">
        <w:t xml:space="preserve"> Although the </w:t>
      </w:r>
      <w:r w:rsidR="00435168">
        <w:fldChar w:fldCharType="begin"/>
      </w:r>
      <w:r w:rsidR="00435168">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fldChar w:fldCharType="separate"/>
      </w:r>
      <w:r w:rsidR="00435168">
        <w:rPr>
          <w:noProof/>
        </w:rPr>
        <w:t>(Lewis et al. 2009)</w:t>
      </w:r>
      <w:r w:rsidR="00435168">
        <w:fldChar w:fldCharType="end"/>
      </w:r>
      <w:r w:rsidR="00435168">
        <w:t xml:space="preserve"> study focuses on 70 unique conditions in 213 expression profiles</w:t>
      </w:r>
      <w:r w:rsidR="00910C40">
        <w:t xml:space="preserve"> it does not look into protein expressions</w:t>
      </w:r>
      <w:r w:rsidR="00435168">
        <w:t>.</w:t>
      </w:r>
    </w:p>
    <w:p w14:paraId="0764EB1B" w14:textId="77777777" w:rsidR="00BB570B" w:rsidRDefault="00BB570B" w:rsidP="00776B56"/>
    <w:p w14:paraId="6439721F" w14:textId="6F7C97FF" w:rsidR="00752E78" w:rsidRDefault="00EA44BC" w:rsidP="00776B56">
      <w:r>
        <w:t>We observe several differences between RNA and protein patterns</w:t>
      </w:r>
      <w:r w:rsidR="00850542">
        <w:t xml:space="preserve">. </w:t>
      </w:r>
      <w:r w:rsidR="00F052B6">
        <w:t>T</w:t>
      </w:r>
      <w:r w:rsidR="00D80A53">
        <w:t xml:space="preserve">he differences between RNA and Protein abundances are due to translation or protein degradation other than mRNA </w:t>
      </w:r>
      <w:proofErr w:type="gramStart"/>
      <w:r w:rsidR="00D80A53">
        <w:t>abundances which is determined by transcription</w:t>
      </w:r>
      <w:proofErr w:type="gramEnd"/>
      <w:r w:rsidR="00D80A53">
        <w:t xml:space="preserve"> and mRNA degradation. On the other hand, contribution of experimental noise to this variation is extremely low. </w:t>
      </w:r>
      <w:r w:rsidR="00D8265E">
        <w:t>O</w:t>
      </w:r>
      <w:r w:rsidR="00752E78">
        <w:t xml:space="preserve">ne </w:t>
      </w:r>
      <w:r w:rsidR="00D8265E">
        <w:t>other</w:t>
      </w:r>
      <w:r w:rsidR="00752E78">
        <w:t xml:space="preserve"> the significant observations is the difference between response patterns for </w:t>
      </w:r>
      <w:r w:rsidR="00F51155">
        <w:t>m</w:t>
      </w:r>
      <w:r w:rsidR="00752E78">
        <w:t xml:space="preserve">RNA and proteins. We measured the clustering </w:t>
      </w:r>
      <w:r w:rsidR="00F549FD">
        <w:t xml:space="preserve">quality of data sets with respect to variables we investigate for both </w:t>
      </w:r>
      <w:r w:rsidR="00F51155">
        <w:t>m</w:t>
      </w:r>
      <w:r w:rsidR="00F549FD">
        <w:t xml:space="preserve">RNA and protein data. Resulted order of clustering is different for proteins and </w:t>
      </w:r>
      <w:r w:rsidR="00F51155">
        <w:t>m</w:t>
      </w:r>
      <w:r w:rsidR="00F549FD">
        <w:t xml:space="preserve">RNA. </w:t>
      </w:r>
      <w:r w:rsidR="00F549FD" w:rsidRPr="00747CA9">
        <w:t xml:space="preserve">For </w:t>
      </w:r>
      <w:r w:rsidR="00F51155" w:rsidRPr="00747CA9">
        <w:t>mRNA</w:t>
      </w:r>
      <w:r w:rsidR="00F549FD" w:rsidRPr="00747CA9">
        <w:t xml:space="preserve">s the most significant response is to change in </w:t>
      </w:r>
      <w:r w:rsidR="00F51155" w:rsidRPr="00747CA9">
        <w:t>growth time</w:t>
      </w:r>
      <w:r w:rsidR="008146CA">
        <w:t xml:space="preserve"> (z=</w:t>
      </w:r>
      <w:r w:rsidR="004C204F">
        <w:t>-</w:t>
      </w:r>
      <w:r w:rsidR="008146CA">
        <w:t>23.99)</w:t>
      </w:r>
      <w:r w:rsidR="00F549FD" w:rsidRPr="00747CA9">
        <w:t xml:space="preserve"> on the other hand for RNA </w:t>
      </w:r>
      <w:r w:rsidR="008146CA">
        <w:t>the significantly responding variables from most significant to least significant are Na levels (</w:t>
      </w:r>
      <w:r w:rsidR="004C204F">
        <w:t>z=</w:t>
      </w:r>
      <w:r w:rsidR="008146CA">
        <w:t>-4.78), growth phase (</w:t>
      </w:r>
      <w:r w:rsidR="004C204F">
        <w:t>z=-</w:t>
      </w:r>
      <w:r w:rsidR="008146CA">
        <w:t>4.21) and carbon source (z=</w:t>
      </w:r>
      <w:r w:rsidR="004C204F">
        <w:t>-</w:t>
      </w:r>
      <w:r w:rsidR="008146CA">
        <w:t>3.25)</w:t>
      </w:r>
      <w:r w:rsidR="00F549FD" w:rsidRPr="00747CA9">
        <w:t>.</w:t>
      </w:r>
      <w:r w:rsidR="00F549FD">
        <w:t xml:space="preserve"> So </w:t>
      </w:r>
      <w:r w:rsidR="00B002D1">
        <w:t>we can conclude that the effect</w:t>
      </w:r>
      <w:r w:rsidR="00F549FD">
        <w:t xml:space="preserve"> of time in </w:t>
      </w:r>
      <w:r w:rsidR="00F51155">
        <w:t>m</w:t>
      </w:r>
      <w:r w:rsidR="00F549FD">
        <w:t xml:space="preserve">RNA level does </w:t>
      </w:r>
      <w:r w:rsidR="004C204F">
        <w:t>projected</w:t>
      </w:r>
      <w:r w:rsidR="00F549FD">
        <w:t xml:space="preserve"> to protein level</w:t>
      </w:r>
      <w:r w:rsidR="004C204F">
        <w:t xml:space="preserve"> in a statistically significant way</w:t>
      </w:r>
      <w:r w:rsidR="00F549FD">
        <w:t xml:space="preserve">. On the other hand </w:t>
      </w:r>
      <w:r w:rsidR="00BE537C">
        <w:t xml:space="preserve">effects of </w:t>
      </w:r>
      <w:r w:rsidR="004C204F">
        <w:t xml:space="preserve">Na levels and carbon source, </w:t>
      </w:r>
      <w:r w:rsidR="00BE537C">
        <w:t xml:space="preserve">which is more distributed than random when we consider </w:t>
      </w:r>
      <w:r w:rsidR="004C204F">
        <w:t>mRNA data</w:t>
      </w:r>
      <w:r w:rsidR="00BE537C">
        <w:t xml:space="preserve">, </w:t>
      </w:r>
      <w:r w:rsidR="004C204F">
        <w:t xml:space="preserve">seems to amplify </w:t>
      </w:r>
      <w:r w:rsidR="00BE537C">
        <w:t xml:space="preserve">in </w:t>
      </w:r>
      <w:r w:rsidR="004C204F">
        <w:t>protein</w:t>
      </w:r>
      <w:r w:rsidR="00BE537C">
        <w:t xml:space="preserve"> data. This might indicate other sources of regulation on proteins</w:t>
      </w:r>
      <w:r w:rsidR="00397900">
        <w:t xml:space="preserve"> depending on the </w:t>
      </w:r>
      <w:r w:rsidR="004C204F">
        <w:t xml:space="preserve">Na levels and </w:t>
      </w:r>
      <w:r w:rsidR="00397900">
        <w:t>carbon source</w:t>
      </w:r>
      <w:r w:rsidR="00BE537C">
        <w:t>.</w:t>
      </w:r>
    </w:p>
    <w:p w14:paraId="0ADBEBA7" w14:textId="70947C42" w:rsidR="00752E78" w:rsidRDefault="00196B75" w:rsidP="00196B75">
      <w:pPr>
        <w:tabs>
          <w:tab w:val="left" w:pos="2709"/>
        </w:tabs>
      </w:pPr>
      <w:r>
        <w:tab/>
      </w:r>
    </w:p>
    <w:p w14:paraId="6A0EE8CB" w14:textId="79E5B6AF" w:rsidR="000331F9" w:rsidRDefault="009B0A33" w:rsidP="00776B56">
      <w:r>
        <w:t xml:space="preserve">Another difference between RNA and protein responses is related with the distribution of number of significantly responding genes and proteins. Number of significantly responding elements </w:t>
      </w:r>
      <w:r w:rsidR="000331F9">
        <w:t>related with Mg</w:t>
      </w:r>
      <w:r w:rsidR="00780E8E" w:rsidRPr="00780E8E">
        <w:rPr>
          <w:vertAlign w:val="superscript"/>
        </w:rPr>
        <w:t>+2</w:t>
      </w:r>
      <w:r w:rsidR="000331F9">
        <w:t xml:space="preserve"> stresses decrease from mRNA to proteins on the other hand significantly responding elements related with Na</w:t>
      </w:r>
      <w:r w:rsidR="00780E8E" w:rsidRPr="00780E8E">
        <w:rPr>
          <w:vertAlign w:val="superscript"/>
        </w:rPr>
        <w:t>+1</w:t>
      </w:r>
      <w:r w:rsidR="000331F9">
        <w:t xml:space="preserve"> stresses increases from mRNA to proteins. When it comes to carbon sources the patterns look more similar between mRNAs and proteins.</w:t>
      </w:r>
    </w:p>
    <w:p w14:paraId="06E3B0CA" w14:textId="6059B0D9" w:rsidR="009B0A33" w:rsidRDefault="009B0A33" w:rsidP="00776B56">
      <w:r>
        <w:t xml:space="preserve">So most of the significantly varying RNA abundances </w:t>
      </w:r>
      <w:r w:rsidR="000331F9">
        <w:t xml:space="preserve">associated with salt </w:t>
      </w:r>
      <w:proofErr w:type="spellStart"/>
      <w:r w:rsidR="000331F9">
        <w:t>stresses</w:t>
      </w:r>
      <w:r w:rsidR="001E6E35">
        <w:t>do</w:t>
      </w:r>
      <w:proofErr w:type="spellEnd"/>
      <w:r>
        <w:t xml:space="preserve"> not cause significantly varying protein levels. </w:t>
      </w:r>
      <w:r w:rsidR="001E6E35">
        <w:t>For</w:t>
      </w:r>
      <w:r w:rsidR="00D76036">
        <w:t xml:space="preserve"> Mg</w:t>
      </w:r>
      <w:r w:rsidR="00D76036" w:rsidRPr="00D76036">
        <w:rPr>
          <w:vertAlign w:val="superscript"/>
        </w:rPr>
        <w:t>+2</w:t>
      </w:r>
      <w:r w:rsidR="00D76036">
        <w:t xml:space="preserve"> </w:t>
      </w:r>
      <w:r w:rsidR="000331F9">
        <w:t xml:space="preserve">and Na </w:t>
      </w:r>
      <w:r w:rsidR="001E6E35">
        <w:t>responses this differences might be related with cells response time.</w:t>
      </w:r>
    </w:p>
    <w:p w14:paraId="6E0E74F3" w14:textId="77777777" w:rsidR="00776B56" w:rsidRDefault="00776B56" w:rsidP="00776B56">
      <w:pPr>
        <w:tabs>
          <w:tab w:val="left" w:pos="3637"/>
        </w:tabs>
      </w:pPr>
    </w:p>
    <w:p w14:paraId="08E04A68" w14:textId="390418EF" w:rsidR="00397891" w:rsidRDefault="00397891" w:rsidP="00776B56">
      <w:pPr>
        <w:tabs>
          <w:tab w:val="left" w:pos="3637"/>
        </w:tabs>
      </w:pPr>
      <w:r>
        <w:t>There are some issues related with data we collected. One of the biggest problem</w:t>
      </w:r>
      <w:r w:rsidR="00113A20">
        <w:t xml:space="preserve">s is the difference between the number of data samples </w:t>
      </w:r>
      <w:r>
        <w:t>for different var</w:t>
      </w:r>
      <w:r w:rsidR="00113A20">
        <w:t xml:space="preserve">iables for both RNA and protein data. These differences might cause some biases in </w:t>
      </w:r>
      <w:proofErr w:type="gramStart"/>
      <w:r w:rsidR="00113A20" w:rsidRPr="00113A20">
        <w:rPr>
          <w:i/>
        </w:rPr>
        <w:t>z-score</w:t>
      </w:r>
      <w:proofErr w:type="gramEnd"/>
      <w:r w:rsidR="00113A20" w:rsidRPr="00113A20">
        <w:rPr>
          <w:i/>
        </w:rPr>
        <w:t xml:space="preserve"> </w:t>
      </w:r>
      <w:r w:rsidR="00113A20">
        <w:t xml:space="preserve">and </w:t>
      </w:r>
      <w:r w:rsidR="00113A20" w:rsidRPr="00113A20">
        <w:rPr>
          <w:i/>
        </w:rPr>
        <w:t>P</w:t>
      </w:r>
      <w:r w:rsidR="00113A20">
        <w:t xml:space="preserve"> </w:t>
      </w:r>
      <w:r w:rsidR="00F01109">
        <w:t>calculations.</w:t>
      </w:r>
    </w:p>
    <w:p w14:paraId="3B013968" w14:textId="77777777" w:rsidR="00F01109" w:rsidRDefault="00F01109" w:rsidP="00776B56">
      <w:pPr>
        <w:tabs>
          <w:tab w:val="left" w:pos="3637"/>
        </w:tabs>
      </w:pPr>
    </w:p>
    <w:p w14:paraId="6D3D4D9B" w14:textId="5F06B5D0" w:rsidR="00F01109" w:rsidRDefault="00F01109" w:rsidP="00776B56">
      <w:pPr>
        <w:tabs>
          <w:tab w:val="left" w:pos="3637"/>
        </w:tabs>
      </w:pPr>
      <w:r>
        <w:t xml:space="preserve">Another problem is related with the number of different values used for spanning variable intervals. For carbon sources the change is binary it is either the carbon source we </w:t>
      </w:r>
      <w:r w:rsidR="005D74F7">
        <w:t>are focusing or not</w:t>
      </w:r>
      <w:r>
        <w:t>.</w:t>
      </w:r>
      <w:r w:rsidR="005D74F7">
        <w:t xml:space="preserve"> For Na</w:t>
      </w:r>
      <w:r w:rsidR="00166861" w:rsidRPr="00166861">
        <w:rPr>
          <w:vertAlign w:val="superscript"/>
        </w:rPr>
        <w:t>+1</w:t>
      </w:r>
      <w:r w:rsidR="005D74F7">
        <w:t xml:space="preserve"> concentrations we have four different values and for</w:t>
      </w:r>
      <w:r w:rsidR="00D76036">
        <w:t xml:space="preserve"> Mg</w:t>
      </w:r>
      <w:r w:rsidR="00D76036" w:rsidRPr="00A722EF">
        <w:rPr>
          <w:vertAlign w:val="superscript"/>
        </w:rPr>
        <w:t>+2</w:t>
      </w:r>
      <w:r w:rsidR="00D76036">
        <w:t xml:space="preserve"> </w:t>
      </w:r>
      <w:r w:rsidR="005D74F7">
        <w:t xml:space="preserve">concentrations we have 10 different values. These differences might cause some biases in </w:t>
      </w:r>
      <w:r w:rsidR="005D74F7" w:rsidRPr="005D74F7">
        <w:rPr>
          <w:i/>
        </w:rPr>
        <w:t>p value</w:t>
      </w:r>
      <w:r w:rsidR="005D74F7">
        <w:t xml:space="preserve"> calculations of </w:t>
      </w:r>
      <w:r w:rsidR="005D74F7" w:rsidRPr="005D74F7">
        <w:t>spearman correlation</w:t>
      </w:r>
      <w:r w:rsidR="005D74F7">
        <w:t>s used for measuring the significance of responses with respect to proteins or RNAs</w:t>
      </w:r>
    </w:p>
    <w:p w14:paraId="1912EA1E" w14:textId="77777777" w:rsidR="00C90590" w:rsidRDefault="00C90590" w:rsidP="00776B56">
      <w:pPr>
        <w:tabs>
          <w:tab w:val="left" w:pos="3637"/>
        </w:tabs>
      </w:pPr>
    </w:p>
    <w:p w14:paraId="05AC3D38" w14:textId="1ABF0617" w:rsidR="00C90590" w:rsidRDefault="00C90590" w:rsidP="00C90590">
      <w:pPr>
        <w:tabs>
          <w:tab w:val="left" w:pos="3637"/>
        </w:tabs>
      </w:pPr>
      <w:r>
        <w:t xml:space="preserve">A third problem is the batch effects; the experiments were done in a large time intervals and in different laboratories if there are some affects that are related with these uncontrolled variables it is hard to fix them since batches also correlated with experiments. The batch effect for </w:t>
      </w:r>
      <w:r w:rsidR="00AF37CE">
        <w:t xml:space="preserve">mRNA and proteins are both significant with z scores of </w:t>
      </w:r>
      <w:r w:rsidR="003B6152">
        <w:t>-2.82 and 23.39 respectively.</w:t>
      </w:r>
    </w:p>
    <w:p w14:paraId="6E342B66" w14:textId="77777777" w:rsidR="00776B56" w:rsidRDefault="00776B56" w:rsidP="00776B56">
      <w:pPr>
        <w:tabs>
          <w:tab w:val="left" w:pos="3637"/>
        </w:tabs>
      </w:pPr>
    </w:p>
    <w:p w14:paraId="5DC1ACA2" w14:textId="56B81763" w:rsidR="006E46BD" w:rsidRPr="004F79A2" w:rsidRDefault="001C2662" w:rsidP="004F79A2">
      <w:r w:rsidRPr="001C2662">
        <w:t>As a summary our study provides a large data set that investigat</w:t>
      </w:r>
      <w:r w:rsidR="003067F7">
        <w:t xml:space="preserve">es the epigenetic responses of </w:t>
      </w:r>
      <w:r w:rsidR="003067F7" w:rsidRPr="003067F7">
        <w:rPr>
          <w:i/>
        </w:rPr>
        <w:t xml:space="preserve">E. </w:t>
      </w:r>
      <w:r w:rsidRPr="003067F7">
        <w:rPr>
          <w:i/>
        </w:rPr>
        <w:t>coli</w:t>
      </w:r>
      <w:r w:rsidRPr="001C2662">
        <w:t xml:space="preserve"> under different external con</w:t>
      </w:r>
      <w:r>
        <w:t>ditions, to our knowledge this i</w:t>
      </w:r>
      <w:r w:rsidRPr="001C2662">
        <w:t>s one of the biggest studies both in terms of number of different variables investigated and number of sample collected, a basic data analysis was done to compare and contrast the similarities and differences between different variables for both RNA and protein abundances.</w:t>
      </w:r>
    </w:p>
    <w:p w14:paraId="3F5AF01E" w14:textId="77777777" w:rsidR="0073706D" w:rsidRDefault="0073706D" w:rsidP="0073706D">
      <w:pPr>
        <w:pStyle w:val="Heading2"/>
      </w:pPr>
      <w:r w:rsidRPr="005B5BAD">
        <w:t>Materials and Methods</w:t>
      </w:r>
    </w:p>
    <w:p w14:paraId="4F4C97E7" w14:textId="77777777" w:rsidR="00E41A2F" w:rsidRPr="00DF1367" w:rsidRDefault="00E41A2F" w:rsidP="00E41A2F">
      <w:pPr>
        <w:pStyle w:val="Heading3"/>
      </w:pPr>
      <w:r w:rsidRPr="00DF1367">
        <w:t xml:space="preserve">Cell Growth </w:t>
      </w:r>
    </w:p>
    <w:p w14:paraId="486C63D7" w14:textId="77777777" w:rsidR="00E41A2F" w:rsidRPr="00DF1367" w:rsidRDefault="00E41A2F" w:rsidP="00E41A2F"/>
    <w:p w14:paraId="4AE4A657" w14:textId="49E93E16" w:rsidR="006E46BD" w:rsidRDefault="006E46BD" w:rsidP="006E46BD">
      <w:r>
        <w:t xml:space="preserve">Growth and harvesting of </w:t>
      </w:r>
      <w:r w:rsidRPr="003F470B">
        <w:rPr>
          <w:i/>
        </w:rPr>
        <w:t>E. coli</w:t>
      </w:r>
      <w:r>
        <w:t xml:space="preserve"> B REL606 cell pellets for the </w:t>
      </w:r>
      <w:proofErr w:type="spellStart"/>
      <w:r>
        <w:t>multiomic</w:t>
      </w:r>
      <w:proofErr w:type="spellEnd"/>
      <w:r>
        <w:t xml:space="preserve"> analysis was as previously </w:t>
      </w:r>
      <w:r w:rsidR="00C97B91">
        <w:t>described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w:t>
      </w:r>
      <w:proofErr w:type="spellStart"/>
      <w:r>
        <w:t>mM</w:t>
      </w:r>
      <w:proofErr w:type="spellEnd"/>
      <w:r>
        <w:t xml:space="preserve"> that is normally present. For tests of different Na</w:t>
      </w:r>
      <w:r w:rsidRPr="0073068B">
        <w:rPr>
          <w:vertAlign w:val="superscript"/>
        </w:rPr>
        <w:t>+</w:t>
      </w:r>
      <w:r>
        <w:t xml:space="preserve"> concentrations, </w:t>
      </w:r>
      <w:proofErr w:type="spellStart"/>
      <w:r>
        <w:t>NaCl</w:t>
      </w:r>
      <w:proofErr w:type="spellEnd"/>
      <w:r>
        <w:t xml:space="preserve"> was added to achieve the final concentration. The base recipe for DM already contains ~5 </w:t>
      </w:r>
      <w:proofErr w:type="spellStart"/>
      <w:r>
        <w:t>mM</w:t>
      </w:r>
      <w:proofErr w:type="spellEnd"/>
      <w:r>
        <w:t xml:space="preserve"> Na</w:t>
      </w:r>
      <w:r w:rsidRPr="0073068B">
        <w:rPr>
          <w:vertAlign w:val="superscript"/>
        </w:rPr>
        <w:t>+</w:t>
      </w:r>
      <w:r w:rsidRPr="00B63C35">
        <w:t xml:space="preserve"> </w:t>
      </w:r>
      <w:r>
        <w:t xml:space="preserve">due to the inclusion of sodium citrate, so 95 </w:t>
      </w:r>
      <w:proofErr w:type="spellStart"/>
      <w:r>
        <w:t>mM</w:t>
      </w:r>
      <w:proofErr w:type="spellEnd"/>
      <w:r>
        <w:t xml:space="preserve"> </w:t>
      </w:r>
      <w:proofErr w:type="spellStart"/>
      <w:r>
        <w:t>NaCl</w:t>
      </w:r>
      <w:proofErr w:type="spellEnd"/>
      <w:r>
        <w:t xml:space="preserve"> was added for the 100 </w:t>
      </w:r>
      <w:proofErr w:type="spellStart"/>
      <w:r>
        <w:t>mM</w:t>
      </w:r>
      <w:proofErr w:type="spellEnd"/>
      <w:r>
        <w:t xml:space="preserve">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1ECFD7A0" w14:textId="77777777" w:rsidR="00E41A2F" w:rsidRPr="00DF1367" w:rsidRDefault="00E41A2F" w:rsidP="00E41A2F">
      <w:pPr>
        <w:pStyle w:val="Heading3"/>
      </w:pPr>
      <w:r w:rsidRPr="00DF1367">
        <w:t>RNA-</w:t>
      </w:r>
      <w:proofErr w:type="spellStart"/>
      <w:r w:rsidRPr="00DF1367">
        <w:t>seq</w:t>
      </w:r>
      <w:proofErr w:type="spellEnd"/>
    </w:p>
    <w:p w14:paraId="268FC8C1" w14:textId="77777777" w:rsidR="00E41A2F" w:rsidRPr="00DF1367" w:rsidRDefault="00E41A2F" w:rsidP="00E41A2F"/>
    <w:p w14:paraId="4D459392" w14:textId="4211101E" w:rsidR="00E41A2F" w:rsidRPr="00DF1367" w:rsidRDefault="00E41A2F" w:rsidP="00E41A2F">
      <w:r w:rsidRPr="00DF1367">
        <w:t xml:space="preserve">Total RNA was isolated from cell pellets using the </w:t>
      </w:r>
      <w:proofErr w:type="spellStart"/>
      <w:r w:rsidRPr="00DF1367">
        <w:t>RNAsnap</w:t>
      </w:r>
      <w:proofErr w:type="spellEnd"/>
      <w:r w:rsidRPr="00DF1367">
        <w:t xml:space="preserve"> method </w:t>
      </w:r>
      <w:r w:rsidRPr="00DF1367">
        <w:fldChar w:fldCharType="begin"/>
      </w:r>
      <w:r w:rsidR="00AE3578">
        <w:instrText xml:space="preserve"> ADDIN ZOTERO_ITEM CSL_CITATION {"citationID":"2podftap6a","properties":{"formattedCitation":"(Stead et al. 2012)","plainCitation":"(Stead et al. 2012)"},"citationItems":[{"id":58,"uris":["http://zotero.org/users/local/FOPKHRFW/items/W2AJ3J6Z"],"uri":["http://zotero.org/users/local/FOPKHRFW/items/W2AJ3J6Z"],"itemData":{"id":58,"type":"article-journal","title":"RNAsnap™: a rapid, quantitative and inexpensive, method for isolating total RNA from bacteria","container-title":"Nucleic Acids Research","page":"gks680","source":"nar.oxfordjournals.org","abstract":"RNAsnap™ is a simple and novel method that recovers all intracellular RNA quantitatively (&gt;99%), faster (&lt;15 min) and less expensively (</w:instrText>
      </w:r>
      <w:r w:rsidR="00AE3578">
        <w:rPr>
          <w:rFonts w:ascii="Bradley Hand Bold" w:hAnsi="Bradley Hand Bold" w:cs="Bradley Hand Bold"/>
        </w:rPr>
        <w:instrText>∼</w:instrText>
      </w:r>
      <w:r w:rsidR="00AE357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00AE3578">
        <w:rPr>
          <w:rFonts w:ascii="Bradley Hand Bold" w:hAnsi="Bradley Hand Bold" w:cs="Bradley Hand Bold"/>
        </w:rPr>
        <w:instrText>∼</w:instrText>
      </w:r>
      <w:r w:rsidR="00AE357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0305-1048, 1362-4962","note":"PMID: 22821568","shortTitle":"RNAsnap™","journalAbbreviation":"Nucl. Acids Res.","language":"en","author":[{"family":"Stead","given":"Mark B."},{"family":"Agrawal","given":"Ankit"},{"family":"Bowden","given":"Katherine E."},{"family":"Nasir","given":"Rakia"},{"family":"Mohanty","given":"Bijoy K."},{"family":"Meagher","given":"Richard B."},{"family":"Kushner","given":"Sidney R."}],"issued":{"date-parts":[["2012",7,19]]},"PMID":"22821568"}}],"schema":"https://github.com/citation-style-language/schema/raw/master/csl-citation.json"} </w:instrText>
      </w:r>
      <w:r w:rsidRPr="00DF1367">
        <w:fldChar w:fldCharType="separate"/>
      </w:r>
      <w:r w:rsidR="00AE3578">
        <w:rPr>
          <w:noProof/>
        </w:rPr>
        <w:t>(Stead et al. 2012)</w:t>
      </w:r>
      <w:r w:rsidRPr="00DF1367">
        <w:fldChar w:fldCharType="end"/>
      </w:r>
      <w:r w:rsidRPr="00DF1367">
        <w:t xml:space="preserve">. After extraction, RNA was ethanol precipitated and </w:t>
      </w:r>
      <w:proofErr w:type="spellStart"/>
      <w:r w:rsidRPr="00DF1367">
        <w:t>resuspended</w:t>
      </w:r>
      <w:proofErr w:type="spellEnd"/>
      <w:r w:rsidRPr="00DF1367">
        <w:t xml:space="preserve"> in </w:t>
      </w:r>
      <w:proofErr w:type="spellStart"/>
      <w:r w:rsidRPr="00DF1367">
        <w:t>μl</w:t>
      </w:r>
      <w:proofErr w:type="spellEnd"/>
      <w:r w:rsidRPr="00DF1367">
        <w:t xml:space="preserve"> H</w:t>
      </w:r>
      <w:r w:rsidRPr="00DF1367">
        <w:rPr>
          <w:vertAlign w:val="subscript"/>
        </w:rPr>
        <w:t>2</w:t>
      </w:r>
      <w:r w:rsidRPr="00DF1367">
        <w:t xml:space="preserve">O. Each sample was then </w:t>
      </w:r>
      <w:proofErr w:type="spellStart"/>
      <w:r w:rsidRPr="00DF1367">
        <w:t>DNase</w:t>
      </w:r>
      <w:proofErr w:type="spellEnd"/>
      <w:r w:rsidRPr="00DF1367">
        <w:t xml:space="preserve"> treated and purified using the on-column method for the </w:t>
      </w:r>
      <w:proofErr w:type="spellStart"/>
      <w:r w:rsidRPr="00DF1367">
        <w:t>Zymo</w:t>
      </w:r>
      <w:proofErr w:type="spellEnd"/>
      <w:r w:rsidRPr="00DF1367">
        <w:t xml:space="preserve"> Clean &amp; Concentrator-25 (</w:t>
      </w:r>
      <w:proofErr w:type="spellStart"/>
      <w:r w:rsidRPr="00DF1367">
        <w:t>Zymo</w:t>
      </w:r>
      <w:proofErr w:type="spellEnd"/>
      <w:r w:rsidRPr="00DF1367">
        <w:t xml:space="preserve"> Research). RNA concentrations were determined throughout the purification using a </w:t>
      </w:r>
      <w:proofErr w:type="spellStart"/>
      <w:r w:rsidRPr="00DF1367">
        <w:t>Qubit</w:t>
      </w:r>
      <w:proofErr w:type="spellEnd"/>
      <w:r w:rsidRPr="00DF1367">
        <w:t xml:space="preserve"> 2.0 </w:t>
      </w:r>
      <w:proofErr w:type="spellStart"/>
      <w:r w:rsidRPr="00DF1367">
        <w:t>fluorometer</w:t>
      </w:r>
      <w:proofErr w:type="spellEnd"/>
      <w:r w:rsidRPr="00DF1367">
        <w:t xml:space="preserve"> (Life Technologies). </w:t>
      </w:r>
      <w:proofErr w:type="spellStart"/>
      <w:r w:rsidRPr="00DF1367">
        <w:t>DNase</w:t>
      </w:r>
      <w:proofErr w:type="spellEnd"/>
      <w:r w:rsidRPr="00DF1367">
        <w:t>-treated total RNA (≤5 μg) was the</w:t>
      </w:r>
      <w:r>
        <w:t>n pro-</w:t>
      </w:r>
      <w:proofErr w:type="spellStart"/>
      <w:r>
        <w:t>cessed</w:t>
      </w:r>
      <w:proofErr w:type="spellEnd"/>
      <w:r>
        <w:t xml:space="preserve"> with the gram-negative bacteri</w:t>
      </w:r>
      <w:r w:rsidRPr="00DF1367">
        <w:t xml:space="preserve">a </w:t>
      </w:r>
      <w:proofErr w:type="spellStart"/>
      <w:r w:rsidRPr="00DF1367">
        <w:t>RiboZero</w:t>
      </w:r>
      <w:proofErr w:type="spellEnd"/>
      <w:r w:rsidRPr="00DF1367">
        <w:t xml:space="preserve"> </w:t>
      </w:r>
      <w:proofErr w:type="spellStart"/>
      <w:r w:rsidRPr="00DF1367">
        <w:t>rRNA</w:t>
      </w:r>
      <w:proofErr w:type="spellEnd"/>
      <w:r w:rsidRPr="00DF1367">
        <w:t xml:space="preserve"> removal kit (</w:t>
      </w:r>
      <w:proofErr w:type="spellStart"/>
      <w:r w:rsidRPr="00DF1367">
        <w:t>Epicentre</w:t>
      </w:r>
      <w:proofErr w:type="spellEnd"/>
      <w:r w:rsidRPr="00DF1367">
        <w:t xml:space="preserve">). After </w:t>
      </w:r>
      <w:proofErr w:type="spellStart"/>
      <w:r w:rsidRPr="00DF1367">
        <w:t>rRNA</w:t>
      </w:r>
      <w:proofErr w:type="spellEnd"/>
      <w:r w:rsidRPr="00DF1367">
        <w:t xml:space="preserve"> depletion, each sample was ethanol precipitated and </w:t>
      </w:r>
      <w:proofErr w:type="spellStart"/>
      <w:r w:rsidRPr="00DF1367">
        <w:t>resuspended</w:t>
      </w:r>
      <w:proofErr w:type="spellEnd"/>
      <w:r w:rsidRPr="00DF1367">
        <w:t xml:space="preserve"> in H</w:t>
      </w:r>
      <w:r w:rsidRPr="00DF1367">
        <w:rPr>
          <w:vertAlign w:val="subscript"/>
        </w:rPr>
        <w:t>2</w:t>
      </w:r>
      <w:r w:rsidRPr="00DF1367">
        <w:t xml:space="preserve">O again. A fraction of the RNA was then fragmented to ~250 </w:t>
      </w:r>
      <w:proofErr w:type="spellStart"/>
      <w:r w:rsidRPr="00DF1367">
        <w:t>bp</w:t>
      </w:r>
      <w:proofErr w:type="spellEnd"/>
      <w:r w:rsidRPr="00DF1367">
        <w:t xml:space="preserve"> using </w:t>
      </w:r>
      <w:proofErr w:type="spellStart"/>
      <w:r w:rsidRPr="00DF1367">
        <w:t>NEBNext</w:t>
      </w:r>
      <w:proofErr w:type="spellEnd"/>
      <w:r w:rsidRPr="00DF1367">
        <w:t xml:space="preserve"> Magnesium RNA Fragmentation Module (New England </w:t>
      </w:r>
      <w:proofErr w:type="spellStart"/>
      <w:r w:rsidRPr="00DF1367">
        <w:t>Biolabs</w:t>
      </w:r>
      <w:proofErr w:type="spellEnd"/>
      <w:r w:rsidRPr="00DF1367">
        <w:t xml:space="preserve">). After fragmentation, RNA was ethanol precipitated, </w:t>
      </w:r>
      <w:proofErr w:type="spellStart"/>
      <w:r w:rsidRPr="00DF1367">
        <w:t>resuspended</w:t>
      </w:r>
      <w:proofErr w:type="spellEnd"/>
      <w:r w:rsidRPr="00DF1367">
        <w:t xml:space="preserve"> in 20 </w:t>
      </w:r>
      <w:proofErr w:type="spellStart"/>
      <w:r w:rsidRPr="00DF1367">
        <w:t>μl</w:t>
      </w:r>
      <w:proofErr w:type="spellEnd"/>
      <w:r w:rsidRPr="00DF1367">
        <w:t xml:space="preserve"> ultra-pure water, and phosphorylated using T4 PNK (New England </w:t>
      </w:r>
      <w:proofErr w:type="spellStart"/>
      <w:r w:rsidRPr="00DF1367">
        <w:t>Biolabs</w:t>
      </w:r>
      <w:proofErr w:type="spellEnd"/>
      <w:r w:rsidRPr="00DF1367">
        <w:t xml:space="preserve">). After another ethanol precipitation cleanup step, sequencing library preparation was performed using the </w:t>
      </w:r>
      <w:proofErr w:type="spellStart"/>
      <w:r w:rsidRPr="00DF1367">
        <w:t>NEBNext</w:t>
      </w:r>
      <w:proofErr w:type="spellEnd"/>
      <w:r w:rsidRPr="00DF1367">
        <w:t xml:space="preserve"> Small RNA Library Pre Set and Multiplex </w:t>
      </w:r>
      <w:proofErr w:type="spellStart"/>
      <w:r w:rsidRPr="00DF1367">
        <w:t>Oligos</w:t>
      </w:r>
      <w:proofErr w:type="spellEnd"/>
      <w:r w:rsidRPr="00DF1367">
        <w:t xml:space="preserve"> for </w:t>
      </w:r>
      <w:proofErr w:type="spellStart"/>
      <w:r w:rsidRPr="00DF1367">
        <w:t>Illumina</w:t>
      </w:r>
      <w:proofErr w:type="spellEnd"/>
      <w:r w:rsidRPr="00DF1367">
        <w:t xml:space="preserve">, Multiplex Compatible (New England </w:t>
      </w:r>
      <w:proofErr w:type="spellStart"/>
      <w:r w:rsidRPr="00DF1367">
        <w:t>Biolabs</w:t>
      </w:r>
      <w:proofErr w:type="spellEnd"/>
      <w:r w:rsidRPr="00DF1367">
        <w:t xml:space="preserve">). Samples were ethanol precipitated again after library preparation and separated on a 4% </w:t>
      </w:r>
      <w:proofErr w:type="spellStart"/>
      <w:r w:rsidRPr="00DF1367">
        <w:t>agarose</w:t>
      </w:r>
      <w:proofErr w:type="spellEnd"/>
      <w:r w:rsidRPr="00DF1367">
        <w:t xml:space="preserve"> gel. All DNA fragments greater than 100 </w:t>
      </w:r>
      <w:proofErr w:type="spellStart"/>
      <w:r w:rsidRPr="00DF1367">
        <w:t>bp</w:t>
      </w:r>
      <w:proofErr w:type="spellEnd"/>
      <w:r w:rsidRPr="00DF1367">
        <w:t xml:space="preserve"> were excised from the gel and isolated using the </w:t>
      </w:r>
      <w:proofErr w:type="spellStart"/>
      <w:r w:rsidRPr="00DF1367">
        <w:t>Zymoclean</w:t>
      </w:r>
      <w:proofErr w:type="spellEnd"/>
      <w:r w:rsidRPr="00DF1367">
        <w:t xml:space="preserve"> Gel DNA Recovery kit (</w:t>
      </w:r>
      <w:proofErr w:type="spellStart"/>
      <w:r w:rsidRPr="00DF1367">
        <w:t>Zymo</w:t>
      </w:r>
      <w:proofErr w:type="spellEnd"/>
      <w:r w:rsidRPr="00DF1367">
        <w:t xml:space="preserve"> Research). Libraries were sequenced using an </w:t>
      </w:r>
      <w:proofErr w:type="spellStart"/>
      <w:r w:rsidRPr="00DF1367">
        <w:t>Illumina</w:t>
      </w:r>
      <w:proofErr w:type="spellEnd"/>
      <w:r w:rsidRPr="00DF1367">
        <w:t xml:space="preserve"> </w:t>
      </w:r>
      <w:proofErr w:type="spellStart"/>
      <w:r w:rsidRPr="00DF1367">
        <w:t>HiSeq</w:t>
      </w:r>
      <w:proofErr w:type="spellEnd"/>
      <w:r w:rsidRPr="00DF1367">
        <w:t xml:space="preserve"> 2500 at the Genomic Sequencing and Analysis Facility (GSAF) at the University of Texas at Austin to generate 2×101-base paired-end reads.</w:t>
      </w:r>
    </w:p>
    <w:p w14:paraId="013B1718" w14:textId="77777777" w:rsidR="00E41A2F" w:rsidRPr="00DF1367" w:rsidRDefault="00E41A2F" w:rsidP="00E41A2F"/>
    <w:p w14:paraId="52F19908" w14:textId="6976030E" w:rsidR="00E41A2F" w:rsidRDefault="00E41A2F" w:rsidP="00E41A2F">
      <w:r w:rsidRPr="00DF1367">
        <w:t>For RNA-</w:t>
      </w:r>
      <w:proofErr w:type="spellStart"/>
      <w:r w:rsidRPr="00DF1367">
        <w:t>seq</w:t>
      </w:r>
      <w:proofErr w:type="spellEnd"/>
      <w:r w:rsidRPr="00DF1367">
        <w:t xml:space="preserve"> analysis, we implemented a custom analysis pipeline using the REL606 </w:t>
      </w:r>
      <w:r w:rsidR="00321ADC">
        <w:rPr>
          <w:i/>
        </w:rPr>
        <w:t xml:space="preserve">E. </w:t>
      </w:r>
      <w:r w:rsidRPr="00DF1367">
        <w:rPr>
          <w:i/>
        </w:rPr>
        <w:t>coli</w:t>
      </w:r>
      <w:r w:rsidRPr="00DF1367">
        <w:t xml:space="preserve"> B genome (</w:t>
      </w:r>
      <w:proofErr w:type="spellStart"/>
      <w:r w:rsidRPr="00DF1367">
        <w:t>GenBank</w:t>
      </w:r>
      <w:proofErr w:type="spellEnd"/>
      <w:r w:rsidRPr="00DF1367">
        <w:t xml:space="preserve">: NC_012967.1) as the reference </w:t>
      </w:r>
      <w:proofErr w:type="gramStart"/>
      <w:r w:rsidRPr="00DF1367">
        <w:t xml:space="preserve">sequence  </w:t>
      </w:r>
      <w:proofErr w:type="gramEnd"/>
      <w:r w:rsidRPr="00DF1367">
        <w:fldChar w:fldCharType="begin"/>
      </w:r>
      <w:r w:rsidR="00AE3578">
        <w:instrText xml:space="preserve"> ADDIN ZOTERO_ITEM CSL_CITATION {"citationID":"1b17gnrc03","properties":{"formattedCitation":"(Jeong et al. 2009)","plainCitation":"(Jeong et al. 2009)"},"citationItems":[{"id":64,"uris":["http://zotero.org/users/local/FOPKHRFW/items/X57F9QDM"],"uri":["http://zotero.org/users/local/FOPKHRFW/items/X57F9QDM"],"itemData":{"id":64,"type":"article-journal","title":"Genome sequences of Escherichia coli B strains REL606 and BL21(DE3)","container-title":"Journal of Molecular Biology","page":"644-652","volume":"394","issue":"4","source":"PubMed","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lambda attachment site of B. As might have been anticipated from the many genetic and biochemical experiments comparing B and K-12 over the years, the B genomes are similar in size and organization to the genome of E. coli K-12 MG1655 and have &gt;99% sequence identity over approximately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1089-8638","note":"PMID: 19786035","journalAbbreviation":"J. Mol. Biol.","language":"eng","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PMID":"19786035"}}],"schema":"https://github.com/citation-style-language/schema/raw/master/csl-citation.json"} </w:instrText>
      </w:r>
      <w:r w:rsidRPr="00DF1367">
        <w:fldChar w:fldCharType="separate"/>
      </w:r>
      <w:r w:rsidR="00AE3578">
        <w:rPr>
          <w:noProof/>
        </w:rPr>
        <w:t>(Jeong et al. 2009)</w:t>
      </w:r>
      <w:r w:rsidRPr="00DF1367">
        <w:fldChar w:fldCharType="end"/>
      </w:r>
      <w:r w:rsidRPr="00DF1367">
        <w:t xml:space="preserve">. We updated annotations of </w:t>
      </w:r>
      <w:proofErr w:type="spellStart"/>
      <w:r w:rsidRPr="00DF1367">
        <w:t>sRNAs</w:t>
      </w:r>
      <w:proofErr w:type="spellEnd"/>
      <w:r w:rsidRPr="00DF1367">
        <w:t xml:space="preserve"> in this genome sequence using the </w:t>
      </w:r>
      <w:proofErr w:type="spellStart"/>
      <w:r w:rsidRPr="00DF1367">
        <w:t>Rfam</w:t>
      </w:r>
      <w:proofErr w:type="spellEnd"/>
      <w:r w:rsidRPr="00DF1367">
        <w:t xml:space="preserve"> 11.0 database </w:t>
      </w:r>
      <w:r w:rsidRPr="00DF1367">
        <w:fldChar w:fldCharType="begin"/>
      </w:r>
      <w:r w:rsidR="00AE3578">
        <w:instrText xml:space="preserve"> ADDIN ZOTERO_ITEM CSL_CITATION {"citationID":"2osgsc92q4","properties":{"formattedCitation":"(Burge et al. 2013)","plainCitation":"(Burge et al. 2013)"},"citationItems":[{"id":66,"uris":["http://zotero.org/users/local/FOPKHRFW/items/H6D3KVQ4"],"uri":["http://zotero.org/users/local/FOPKHRFW/items/H6D3KVQ4"],"itemData":{"id":66,"type":"article-journal","title":"Rfam 11.0: 10 years of RNA families","container-title":"Nucleic Acids Research","page":"D226-232","volume":"41","issue":"Database issue","source":"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Pr="00DF1367">
        <w:fldChar w:fldCharType="separate"/>
      </w:r>
      <w:r w:rsidR="00AE3578">
        <w:rPr>
          <w:noProof/>
        </w:rPr>
        <w:t>(Burge et al. 2013)</w:t>
      </w:r>
      <w:r w:rsidRPr="00DF1367">
        <w:fldChar w:fldCharType="end"/>
      </w:r>
      <w:r w:rsidRPr="00DF1367">
        <w:t xml:space="preserve">. Prior to mapping, we trimmed adapter sequences from </w:t>
      </w:r>
      <w:proofErr w:type="spellStart"/>
      <w:r w:rsidRPr="00DF1367">
        <w:t>Illumina</w:t>
      </w:r>
      <w:proofErr w:type="spellEnd"/>
      <w:r w:rsidRPr="00DF1367">
        <w:t xml:space="preserve"> reads using </w:t>
      </w:r>
      <w:proofErr w:type="spellStart"/>
      <w:r w:rsidRPr="00DF1367">
        <w:t>Flexbar</w:t>
      </w:r>
      <w:proofErr w:type="spellEnd"/>
      <w:r w:rsidRPr="00DF1367">
        <w:t xml:space="preserve"> 2.31 </w:t>
      </w:r>
      <w:r w:rsidRPr="00DF1367">
        <w:fldChar w:fldCharType="begin"/>
      </w:r>
      <w:r w:rsidR="00AE3578">
        <w:instrText xml:space="preserve"> ADDIN ZOTERO_ITEM CSL_CITATION {"citationID":"5a88vvtr3","properties":{"formattedCitation":"(Dodt et al. 2012)","plainCitation":"(Dodt et al. 2012)"},"citationItems":[{"id":70,"uris":["http://zotero.org/users/local/FOPKHRFW/items/KZCU4D79"],"uri":["http://zotero.org/users/local/FOPKHRFW/items/KZCU4D79"],"itemData":{"id":70,"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DF1367">
        <w:fldChar w:fldCharType="separate"/>
      </w:r>
      <w:r w:rsidR="00AE3578">
        <w:rPr>
          <w:noProof/>
        </w:rPr>
        <w:t>(Dodt et al. 2012)</w:t>
      </w:r>
      <w:r w:rsidRPr="00DF1367">
        <w:fldChar w:fldCharType="end"/>
      </w:r>
      <w:r w:rsidRPr="00DF1367">
        <w:t xml:space="preserve">. Mapping was carried out in single-end mode using Bowtie2 2.1.0 with the –k 1 option to achieve one unique mapping location per read </w:t>
      </w:r>
      <w:r w:rsidRPr="00DF1367">
        <w:fldChar w:fldCharType="begin"/>
      </w:r>
      <w:r w:rsidR="00AE3578">
        <w:instrText xml:space="preserve"> ADDIN ZOTERO_ITEM CSL_CITATION {"citationID":"245escug4e","properties":{"formattedCitation":"(Langmead and Salzberg 2012)","plainCitation":"(Langmead and Salzberg 2012)"},"citationItems":[{"id":73,"uris":["http://zotero.org/users/local/FOPKHRFW/items/VEJ2JJIS"],"uri":["http://zotero.org/users/local/FOPKHRFW/items/VEJ2JJIS"],"itemData":{"id":7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4]]},"PMID":"22388286","PMCID":"PMC3322381"}}],"schema":"https://github.com/citation-style-language/schema/raw/master/csl-citation.json"} </w:instrText>
      </w:r>
      <w:r w:rsidRPr="00DF1367">
        <w:fldChar w:fldCharType="separate"/>
      </w:r>
      <w:r w:rsidR="00AE3578">
        <w:rPr>
          <w:noProof/>
        </w:rPr>
        <w:t>(Langmead and Salzberg 2012)</w:t>
      </w:r>
      <w:r w:rsidRPr="00DF1367">
        <w:fldChar w:fldCharType="end"/>
      </w:r>
      <w:r w:rsidRPr="00DF1367">
        <w:t xml:space="preserve">. The raw number of reads mapping to each gene were counted using </w:t>
      </w:r>
      <w:proofErr w:type="spellStart"/>
      <w:r w:rsidRPr="00DF1367">
        <w:t>HTSeq</w:t>
      </w:r>
      <w:proofErr w:type="spellEnd"/>
      <w:r w:rsidRPr="00DF1367">
        <w:t xml:space="preserve"> 0.6.0 </w:t>
      </w:r>
      <w:r w:rsidRPr="00DF1367">
        <w:fldChar w:fldCharType="begin"/>
      </w:r>
      <w:r w:rsidR="00AE3578">
        <w:instrText xml:space="preserve"> ADDIN ZOTERO_ITEM CSL_CITATION {"citationID":"29psshpcbr","properties":{"formattedCitation":"(Anders, Pyl, and Huber 2015)","plainCitation":"(Anders, Pyl, and Huber 2015)"},"citationItems":[{"id":75,"uris":["http://zotero.org/users/local/FOPKHRFW/items/6FHAF9C4"],"uri":["http://zotero.org/users/local/FOPKHRFW/items/6FHAF9C4"],"itemData":{"id":75,"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PMID":"25260700","PMCID":"PMC4287950"}}],"schema":"https://github.com/citation-style-language/schema/raw/master/csl-citation.json"} </w:instrText>
      </w:r>
      <w:r w:rsidRPr="00DF1367">
        <w:fldChar w:fldCharType="separate"/>
      </w:r>
      <w:r w:rsidR="00AE3578">
        <w:rPr>
          <w:noProof/>
        </w:rPr>
        <w:t>(Anders, Pyl, and Huber 2015)</w:t>
      </w:r>
      <w:r w:rsidRPr="00DF1367">
        <w:fldChar w:fldCharType="end"/>
      </w:r>
      <w:r w:rsidRPr="00DF1367">
        <w:t>. Exact details for the full computational pipeline are available at https://github.com/wilkelab/AG3C_starvation_tc_RNAseq.</w:t>
      </w:r>
    </w:p>
    <w:p w14:paraId="1988B348" w14:textId="77777777" w:rsidR="00E41A2F" w:rsidRDefault="00E41A2F" w:rsidP="00E41A2F"/>
    <w:p w14:paraId="2C529B43" w14:textId="77777777" w:rsidR="00E41A2F" w:rsidRDefault="00E41A2F" w:rsidP="00E41A2F">
      <w:pPr>
        <w:pStyle w:val="Heading3"/>
      </w:pPr>
      <w:r>
        <w:t>Proteomics</w:t>
      </w:r>
    </w:p>
    <w:p w14:paraId="781B2577" w14:textId="77777777" w:rsidR="00E41A2F" w:rsidRDefault="00E41A2F" w:rsidP="00E41A2F"/>
    <w:p w14:paraId="4479350D" w14:textId="450DCEAD" w:rsidR="00E41A2F" w:rsidRDefault="00E41A2F" w:rsidP="00E41A2F">
      <w:r w:rsidRPr="0064784D">
        <w:rPr>
          <w:i/>
        </w:rPr>
        <w:t xml:space="preserve">E. </w:t>
      </w:r>
      <w:proofErr w:type="gramStart"/>
      <w:r w:rsidRPr="0064784D">
        <w:rPr>
          <w:i/>
        </w:rPr>
        <w:t>coli</w:t>
      </w:r>
      <w:proofErr w:type="gramEnd"/>
      <w:r>
        <w:t xml:space="preserve"> cell pellets were </w:t>
      </w:r>
      <w:proofErr w:type="spellStart"/>
      <w:r>
        <w:t>resuspended</w:t>
      </w:r>
      <w:proofErr w:type="spellEnd"/>
      <w:r>
        <w:t xml:space="preserve"> in 50 </w:t>
      </w:r>
      <w:proofErr w:type="spellStart"/>
      <w:r>
        <w:t>mM</w:t>
      </w:r>
      <w:proofErr w:type="spellEnd"/>
      <w:r>
        <w:t xml:space="preserve"> </w:t>
      </w:r>
      <w:proofErr w:type="spellStart"/>
      <w:r>
        <w:t>Tris-HCl</w:t>
      </w:r>
      <w:proofErr w:type="spellEnd"/>
      <w:r>
        <w:t xml:space="preserve"> pH 8.0, 10 </w:t>
      </w:r>
      <w:proofErr w:type="spellStart"/>
      <w:r>
        <w:t>mM</w:t>
      </w:r>
      <w:proofErr w:type="spellEnd"/>
      <w:r>
        <w:t xml:space="preserve"> DTT. 2,2,2- </w:t>
      </w:r>
      <w:proofErr w:type="spellStart"/>
      <w:r>
        <w:t>trifluoroethanol</w:t>
      </w:r>
      <w:proofErr w:type="spellEnd"/>
      <w:r>
        <w:t xml:space="preserve"> (Sigma) was added to 50% (v/v) final concentration and samples were incubated at 56°C for 45 min. Following incubation, </w:t>
      </w:r>
      <w:proofErr w:type="spellStart"/>
      <w:r>
        <w:t>iodoa</w:t>
      </w:r>
      <w:r w:rsidR="00B05A2C">
        <w:t>cetamide</w:t>
      </w:r>
      <w:proofErr w:type="spellEnd"/>
      <w:r w:rsidR="00B05A2C">
        <w:t xml:space="preserve"> was added to a concen</w:t>
      </w:r>
      <w:r>
        <w:t xml:space="preserve">tration of 25 </w:t>
      </w:r>
      <w:proofErr w:type="spellStart"/>
      <w:r>
        <w:t>mM</w:t>
      </w:r>
      <w:proofErr w:type="spellEnd"/>
      <w:r>
        <w:t xml:space="preserve"> and samples were incubated at room temperature in the dark for 30 min. Samples were diluted 10-fold with 2 </w:t>
      </w:r>
      <w:proofErr w:type="spellStart"/>
      <w:r>
        <w:t>mM</w:t>
      </w:r>
      <w:proofErr w:type="spellEnd"/>
      <w:r>
        <w:t xml:space="preserve"> CaCl</w:t>
      </w:r>
      <w:r w:rsidRPr="00966AEB">
        <w:rPr>
          <w:vertAlign w:val="subscript"/>
        </w:rPr>
        <w:t>2</w:t>
      </w:r>
      <w:r>
        <w:t xml:space="preserve">, 50 </w:t>
      </w:r>
      <w:proofErr w:type="spellStart"/>
      <w:r>
        <w:t>mM</w:t>
      </w:r>
      <w:proofErr w:type="spellEnd"/>
      <w:r>
        <w:t xml:space="preserve"> </w:t>
      </w:r>
      <w:proofErr w:type="spellStart"/>
      <w:r>
        <w:t>Tris-HCl</w:t>
      </w:r>
      <w:proofErr w:type="spellEnd"/>
      <w:r>
        <w:t>, pH 8.0. Samples were digested with trypsin (Pierce) at 37°</w:t>
      </w:r>
      <w:proofErr w:type="gramStart"/>
      <w:r>
        <w:t>C for 5 h. Digestion was quenched by adding formic acid to 1%</w:t>
      </w:r>
      <w:proofErr w:type="gramEnd"/>
      <w:r>
        <w:t xml:space="preserve"> (v/v). </w:t>
      </w:r>
      <w:proofErr w:type="spellStart"/>
      <w:r>
        <w:t>Tryptic</w:t>
      </w:r>
      <w:proofErr w:type="spellEnd"/>
      <w:r>
        <w:t xml:space="preserve"> peptides were filtered through </w:t>
      </w:r>
      <w:proofErr w:type="spellStart"/>
      <w:r>
        <w:t>Amicon</w:t>
      </w:r>
      <w:proofErr w:type="spellEnd"/>
      <w:r>
        <w:t xml:space="preserve"> Ultra 30 </w:t>
      </w:r>
      <w:proofErr w:type="spellStart"/>
      <w:proofErr w:type="gramStart"/>
      <w:r>
        <w:t>kD</w:t>
      </w:r>
      <w:proofErr w:type="spellEnd"/>
      <w:proofErr w:type="gramEnd"/>
      <w:r>
        <w:t xml:space="preserve"> spin filtration col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r>
        <w:br/>
      </w:r>
    </w:p>
    <w:p w14:paraId="78F50012" w14:textId="78B64CAB" w:rsidR="00E41A2F" w:rsidRDefault="00E41A2F" w:rsidP="00E41A2F">
      <w:r>
        <w:t xml:space="preserve">For LC-MS/MS analysis, peptides were subjected to separation by C18 reverse phase chromatography on a </w:t>
      </w:r>
      <w:proofErr w:type="spellStart"/>
      <w:r>
        <w:t>Dionex</w:t>
      </w:r>
      <w:proofErr w:type="spellEnd"/>
      <w:r>
        <w:t xml:space="preserve"> Ultimate 3000 </w:t>
      </w:r>
      <w:proofErr w:type="spellStart"/>
      <w:r>
        <w:t>RSLCnano</w:t>
      </w:r>
      <w:proofErr w:type="spellEnd"/>
      <w:r>
        <w:t xml:space="preserve"> UHPLC system (Thermo Scientific). Pep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 xml:space="preserve">300 </w:t>
      </w:r>
      <w:proofErr w:type="spellStart"/>
      <w:r>
        <w:t>nl</w:t>
      </w:r>
      <w:proofErr w:type="spellEnd"/>
      <w:r>
        <w:t>/</w:t>
      </w:r>
      <w:proofErr w:type="gramEnd"/>
      <w:r>
        <w:t xml:space="preserve">min flow rate. Eluted peptides were directly injected into an </w:t>
      </w:r>
      <w:proofErr w:type="spellStart"/>
      <w:r>
        <w:t>Orbitrap</w:t>
      </w:r>
      <w:proofErr w:type="spellEnd"/>
      <w:r>
        <w:t xml:space="preserve"> Elite mass spectrometer (Thermo Scientific) by </w:t>
      </w:r>
      <w:proofErr w:type="spellStart"/>
      <w:r>
        <w:t>nano</w:t>
      </w:r>
      <w:proofErr w:type="spellEnd"/>
      <w:r>
        <w:t>-electrospray and subject to data-dependent tandem mass spectrometry, with full precursor ion scans (MS1) collected at 60,0000 resolut</w:t>
      </w:r>
      <w:r w:rsidR="00B05A2C">
        <w:t xml:space="preserve">ion. </w:t>
      </w:r>
      <w:proofErr w:type="spellStart"/>
      <w:r w:rsidR="00B05A2C">
        <w:t>Monoisotopic</w:t>
      </w:r>
      <w:proofErr w:type="spellEnd"/>
      <w:r w:rsidR="00B05A2C">
        <w:t xml:space="preserve"> precursor se</w:t>
      </w:r>
      <w:r>
        <w:t>lection and charge-state screening were enabled, with ions of charge &gt;+1 selected for collision-induced dissociation (CID). Up to 20 fragmentation scans (MS2) were collected per MS1. Dynamic exclusion was active with 45s exclusion for ions selected twice within a 30s window.</w:t>
      </w:r>
    </w:p>
    <w:p w14:paraId="6A10B643" w14:textId="77777777" w:rsidR="00E41A2F" w:rsidRDefault="00E41A2F" w:rsidP="00E41A2F"/>
    <w:p w14:paraId="4D32FABF" w14:textId="38EC6950" w:rsidR="00E41A2F" w:rsidRDefault="00E41A2F" w:rsidP="00E41A2F">
      <w:r>
        <w:t xml:space="preserve">Spectra were searched against an </w:t>
      </w:r>
      <w:r w:rsidRPr="00321ADC">
        <w:rPr>
          <w:i/>
        </w:rPr>
        <w:t>E. 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g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etermined by Percolator (Proteome Discoverer 1.4; Thermo Scientific).</w:t>
      </w:r>
    </w:p>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5C180C62" w14:textId="4448399C" w:rsidR="00EC08C2" w:rsidRPr="00EC08C2" w:rsidRDefault="00EC08C2" w:rsidP="00EC08C2">
      <w:r>
        <w:t>Our data is generated in two different sets proteins, and RNA Seq. Fo</w:t>
      </w:r>
      <w:r w:rsidR="00166861">
        <w:t xml:space="preserve">r RNA data we do not have any NAs </w:t>
      </w:r>
      <w:r>
        <w:t xml:space="preserve">and the reads are exact integers on the other hand the protein data initially contains non-integer values because disturbing same reads to different associated proteins. For the pipeline protein data is rounded and converted to integer values. The unreadable protein values which initially shown by blanks in the raw data sets are converted to zeros. Then both the RNA </w:t>
      </w:r>
      <w:proofErr w:type="spellStart"/>
      <w:r>
        <w:t>Seq</w:t>
      </w:r>
      <w:proofErr w:type="spellEnd"/>
      <w:r>
        <w:t xml:space="preserve"> data and protein data is treated in the same way. </w:t>
      </w:r>
    </w:p>
    <w:p w14:paraId="44264763" w14:textId="6BC7EF2E" w:rsidR="0073706D" w:rsidRDefault="0073706D" w:rsidP="0073706D"/>
    <w:p w14:paraId="108BC23B" w14:textId="3FFCF88A" w:rsidR="00957C26" w:rsidRDefault="00957C26" w:rsidP="0073706D">
      <w:r>
        <w:t xml:space="preserve">The first step is to find some outliers in the data sets. The idea is to find concentration distributions for protein and RNA concentrations if all the four variables are same, </w:t>
      </w:r>
      <w:proofErr w:type="spellStart"/>
      <w:r>
        <w:t>i.e</w:t>
      </w:r>
      <w:proofErr w:type="spellEnd"/>
      <w:r>
        <w:t xml:space="preserve"> the only difference is batch. </w:t>
      </w:r>
      <w:r w:rsidR="00B261F8">
        <w:t xml:space="preserve">We investigated the conditions where we have at least 3 batches with the same condition and look at the differences between these 3. If one of these 3 batches is significantly different than the other two we assume that batch has a problem, and is not included in the further analysis. </w:t>
      </w:r>
      <w:r w:rsidR="00E800BD">
        <w:t xml:space="preserve">The differences are investigated by analyzing histograms of logarithms of point wise division of concentration vectors in pairs of two. So </w:t>
      </w:r>
      <w:r w:rsidR="004D4F80">
        <w:t>in cases where we have 3 samples,</w:t>
      </w:r>
      <w:r w:rsidR="00E800BD">
        <w:t xml:space="preserve"> we look at the log ratios of three possible couples and generate histograms of </w:t>
      </w:r>
      <w:r w:rsidR="004D4F80">
        <w:t xml:space="preserve">their ratios. </w:t>
      </w:r>
      <w:r w:rsidR="00142373">
        <w:t>The expected histogram should have a significant peak around 0, and i</w:t>
      </w:r>
      <w:r w:rsidR="004D4F80">
        <w:t xml:space="preserve">f two </w:t>
      </w:r>
      <w:r w:rsidR="00142373">
        <w:t xml:space="preserve">of the three histograms do not have this property we claim that one sample out of three is different than other two and should not be used in the further analysis. </w:t>
      </w:r>
    </w:p>
    <w:p w14:paraId="5F3AB79A" w14:textId="77777777" w:rsidR="00810B87" w:rsidRDefault="00810B87" w:rsidP="0073706D"/>
    <w:p w14:paraId="1FCC0808" w14:textId="004962CD" w:rsidR="00810B87" w:rsidRDefault="00810B87" w:rsidP="00810B87">
      <w:r>
        <w:t xml:space="preserve">After removing the odds, the both data sets are normalized with </w:t>
      </w:r>
      <w:proofErr w:type="spellStart"/>
      <w:r>
        <w:t>DeSeq</w:t>
      </w:r>
      <w:proofErr w:type="spellEnd"/>
      <w:r>
        <w:t xml:space="preserve"> algorithm, which aims to normalize the effects of search depth in different experiments. In regular </w:t>
      </w:r>
      <w:proofErr w:type="spellStart"/>
      <w:r>
        <w:t>DeSeq</w:t>
      </w:r>
      <w:proofErr w:type="spellEnd"/>
      <w:r>
        <w:t xml:space="preserve"> routine size factor calculation is composed of three steps; at first step algorithm calculates geometric mean of each gene count through all different data sets. In the second step it normalizes each gene in a data set with respect to </w:t>
      </w:r>
      <w:r w:rsidRPr="00697E55">
        <w:rPr>
          <w:i/>
        </w:rPr>
        <w:t>geometric mean</w:t>
      </w:r>
      <w:r>
        <w:t xml:space="preserve"> of that gene. In the third step it calculates </w:t>
      </w:r>
      <w:r w:rsidRPr="00697E55">
        <w:rPr>
          <w:i/>
        </w:rPr>
        <w:t>median value</w:t>
      </w:r>
      <w:r>
        <w:t xml:space="preserve"> of reads with respect to all genes measured and obtains a value called size factor for that data set. This method has a downside; if for a gene we have zero in any of 143 data sets then the geometric mean of that gene is zero and it is impossible to normalize the read with respect to geometric mean for that gene. </w:t>
      </w:r>
      <w:r w:rsidRPr="008761D9">
        <w:t>Out of 3698 genes only 176 have non-zero reads for all samples.</w:t>
      </w:r>
      <w:r>
        <w:t xml:space="preserve"> To prevent this problem we obtained size factors by adding “+1” to all measurements, which helps to use all genes even the ones that have zero value for some of the data sets. Obtained size factors are used to normalize the original (not +1 added) dataset. This procedure of adding +1 helps to generate more robust results. (</w:t>
      </w:r>
      <w:r w:rsidR="00DD62E5">
        <w:t>Supporting</w:t>
      </w:r>
      <w:r>
        <w:t xml:space="preserve"> information).</w:t>
      </w:r>
    </w:p>
    <w:p w14:paraId="6AA284A8" w14:textId="6923DC6C" w:rsidR="00810B87" w:rsidRDefault="00810B87" w:rsidP="0073706D"/>
    <w:p w14:paraId="28AF6CC4" w14:textId="6624C4C0" w:rsidR="0073706D" w:rsidRDefault="00DD62E5" w:rsidP="0073706D">
      <w:r>
        <w:t xml:space="preserve">Finally, </w:t>
      </w:r>
      <w:proofErr w:type="spellStart"/>
      <w:r>
        <w:t>DeSeq</w:t>
      </w:r>
      <w:proofErr w:type="spellEnd"/>
      <w:r>
        <w:t xml:space="preserve"> normalized data sets are re-normalized with variable stabilizing transformation (</w:t>
      </w:r>
      <w:proofErr w:type="spellStart"/>
      <w:r w:rsidRPr="00F21570">
        <w:rPr>
          <w:i/>
        </w:rPr>
        <w:t>vst</w:t>
      </w:r>
      <w:proofErr w:type="spellEnd"/>
      <w:r>
        <w:t>) function in DeSeq2 package, that is similar to calculation of logarithm of the measured values. These normalized datasets are used in the further steps of the analysis.</w:t>
      </w:r>
    </w:p>
    <w:p w14:paraId="3A2E1A09" w14:textId="77777777" w:rsidR="00DD62E5" w:rsidRDefault="00DD62E5" w:rsidP="0073706D"/>
    <w:p w14:paraId="15A9B0BA" w14:textId="3E6B195F" w:rsidR="00DD62E5" w:rsidRDefault="00D30269" w:rsidP="00DD62E5">
      <w:pPr>
        <w:pStyle w:val="Heading3"/>
      </w:pPr>
      <w:r>
        <w:t>Measuring Clustering</w:t>
      </w:r>
    </w:p>
    <w:p w14:paraId="4946E001" w14:textId="77777777" w:rsidR="00D30269" w:rsidRDefault="00D30269" w:rsidP="00D30269"/>
    <w:p w14:paraId="5B5A3F76" w14:textId="19DCA044" w:rsidR="00D30269" w:rsidRDefault="00D30269" w:rsidP="00D30269">
      <w:r>
        <w:t xml:space="preserve">The normalized data sets are than clustered </w:t>
      </w:r>
      <w:r w:rsidR="00D80617">
        <w:t>based on</w:t>
      </w:r>
      <w:r>
        <w:t xml:space="preserve"> </w:t>
      </w:r>
      <w:r w:rsidR="00D80617">
        <w:t>Euclidian d</w:t>
      </w:r>
      <w:r w:rsidR="009B595C">
        <w:t xml:space="preserve">istance between them and by using the complete linkage method for </w:t>
      </w:r>
      <w:r w:rsidR="001037C7">
        <w:rPr>
          <w:i/>
        </w:rPr>
        <w:t>‘</w:t>
      </w:r>
      <w:proofErr w:type="spellStart"/>
      <w:r w:rsidR="009B595C" w:rsidRPr="001037C7">
        <w:rPr>
          <w:i/>
        </w:rPr>
        <w:t>hclust</w:t>
      </w:r>
      <w:proofErr w:type="spellEnd"/>
      <w:r w:rsidR="001037C7">
        <w:rPr>
          <w:i/>
        </w:rPr>
        <w:t>’</w:t>
      </w:r>
      <w:r w:rsidR="009B595C">
        <w:t xml:space="preserve"> function in R.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rsidR="009B595C" w:rsidRPr="009B595C">
        <w:t xml:space="preserve"> clusters are merged into a new cluster. </w:t>
      </w:r>
      <w:r w:rsidR="0070648D">
        <w:t xml:space="preserve">The repetitive process continues until the whole data set is bundle up </w:t>
      </w:r>
      <w:r w:rsidR="009B595C" w:rsidRPr="009B595C">
        <w:t>into one single cluster</w:t>
      </w:r>
      <w:r w:rsidR="00D72FF6">
        <w:t xml:space="preserve">. After this process we ended up with a </w:t>
      </w:r>
      <w:proofErr w:type="spellStart"/>
      <w:r w:rsidR="00D72FF6">
        <w:t>dendogram</w:t>
      </w:r>
      <w:proofErr w:type="spellEnd"/>
      <w:r w:rsidR="00D72FF6">
        <w:t xml:space="preserve"> that measures closeness of different samples, which is generated without focusing on the external variables. The next step is to investigate how the external variables are clustered with respect to this </w:t>
      </w:r>
      <w:proofErr w:type="spellStart"/>
      <w:r w:rsidR="00D72FF6">
        <w:t>dendogram</w:t>
      </w:r>
      <w:proofErr w:type="spellEnd"/>
      <w:r w:rsidR="00D72FF6">
        <w:t xml:space="preserve">. For this we calculate </w:t>
      </w:r>
      <w:proofErr w:type="spellStart"/>
      <w:r w:rsidR="003A14ED" w:rsidRPr="00F21570">
        <w:rPr>
          <w:i/>
        </w:rPr>
        <w:t>cophenetic</w:t>
      </w:r>
      <w:proofErr w:type="spellEnd"/>
      <w:r w:rsidR="003A14ED" w:rsidRPr="00F21570">
        <w:rPr>
          <w:i/>
        </w:rPr>
        <w:t xml:space="preserve"> distance</w:t>
      </w:r>
      <w:r w:rsidR="003A14ED">
        <w:t xml:space="preserve"> for data pairs in each category in a variable and calculate the mean of them. Than compare the mean value with mean values generated </w:t>
      </w:r>
      <w:r w:rsidR="005B4126">
        <w:t>with the same method for artificially mixed labels to calculate the</w:t>
      </w:r>
      <w:r w:rsidR="005B4126" w:rsidRPr="005B4126">
        <w:rPr>
          <w:i/>
        </w:rPr>
        <w:t xml:space="preserve"> </w:t>
      </w:r>
      <w:proofErr w:type="gramStart"/>
      <w:r w:rsidR="005B4126" w:rsidRPr="005B4126">
        <w:rPr>
          <w:i/>
        </w:rPr>
        <w:t>z-score</w:t>
      </w:r>
      <w:proofErr w:type="gramEnd"/>
      <w:r w:rsidR="005B4126" w:rsidRPr="005B4126">
        <w:rPr>
          <w:i/>
        </w:rPr>
        <w:t xml:space="preserve"> </w:t>
      </w:r>
      <w:r w:rsidR="005B4126">
        <w:t xml:space="preserve">of the mean value. </w:t>
      </w:r>
    </w:p>
    <w:p w14:paraId="6F70EC6A" w14:textId="77777777" w:rsidR="00311BC1" w:rsidRDefault="00311BC1" w:rsidP="00D30269"/>
    <w:p w14:paraId="5A2A88FB" w14:textId="2CD5E35F" w:rsidR="00311BC1" w:rsidRDefault="00311BC1" w:rsidP="00311BC1">
      <w:pPr>
        <w:pStyle w:val="Heading3"/>
      </w:pPr>
      <w:r>
        <w:t xml:space="preserve">Quantification of cell response </w:t>
      </w:r>
    </w:p>
    <w:p w14:paraId="2D19E9D8" w14:textId="77777777" w:rsidR="00311BC1" w:rsidRDefault="00311BC1" w:rsidP="00D30269"/>
    <w:p w14:paraId="3B1FB373" w14:textId="77777777" w:rsidR="00311BC1" w:rsidRDefault="00311BC1" w:rsidP="00311BC1">
      <w:r>
        <w:t>The determination of differentially expressed mRNA and proteins contains a process that can be determined in multiple steps.</w:t>
      </w:r>
    </w:p>
    <w:p w14:paraId="4A341918" w14:textId="77777777" w:rsidR="00311BC1" w:rsidRDefault="00311BC1" w:rsidP="00311BC1"/>
    <w:p w14:paraId="4BB39126" w14:textId="31442851" w:rsidR="00311BC1" w:rsidRDefault="00311BC1" w:rsidP="00311BC1">
      <w:r>
        <w:t xml:space="preserve">Firstly we filter out the samples that biological replicates are not poses </w:t>
      </w:r>
      <w:r w:rsidR="00673748">
        <w:t>similar</w:t>
      </w:r>
      <w:r>
        <w:t xml:space="preserve"> distributions with in each other and sum all the technical replicates to generate one sample, which is the suggested way to handle technical replicates in DeSeq2 [ref]. The next step is to filter out the unnecessary conditions from the data file. For example if we are trying to figure out the affects of high Mg</w:t>
      </w:r>
      <w:bookmarkStart w:id="1" w:name="_GoBack"/>
      <w:r w:rsidR="0014521F" w:rsidRPr="0014521F">
        <w:rPr>
          <w:vertAlign w:val="superscript"/>
        </w:rPr>
        <w:t>+2</w:t>
      </w:r>
      <w:bookmarkEnd w:id="1"/>
      <w:r>
        <w:t xml:space="preserve"> on </w:t>
      </w:r>
      <w:proofErr w:type="spellStart"/>
      <w:r w:rsidR="00E053FD">
        <w:rPr>
          <w:i/>
        </w:rPr>
        <w:t>E.C</w:t>
      </w:r>
      <w:r w:rsidRPr="00176D80">
        <w:rPr>
          <w:i/>
        </w:rPr>
        <w:t>oli</w:t>
      </w:r>
      <w:proofErr w:type="spellEnd"/>
      <w:r>
        <w:t xml:space="preserve"> in exponential phase we first pick the samples that only have glucose as carbon source, Na levels are equal to 0.8mM (base value), and pick the base and high Mg samples in exponential phase. We do not apply any filtering on specific mRNAs or proteins based on raw counts. </w:t>
      </w:r>
    </w:p>
    <w:p w14:paraId="42D43A11" w14:textId="77777777" w:rsidR="00311BC1" w:rsidRDefault="00311BC1" w:rsidP="00311BC1"/>
    <w:p w14:paraId="62C48127" w14:textId="77777777" w:rsidR="00311BC1" w:rsidRDefault="00311BC1" w:rsidP="00311BC1">
      <w:r>
        <w:t>Then we apply DeSeq2 to calculate the size factors for samples in order to get rid of the affects of search depth inequalities. While calculating size factors we add "+1" to all samples to get non-zero results for the mRNAs and proteins that have at least one zero read.</w:t>
      </w:r>
    </w:p>
    <w:p w14:paraId="279BB359" w14:textId="77777777" w:rsidR="00311BC1" w:rsidRDefault="00311BC1" w:rsidP="00311BC1"/>
    <w:p w14:paraId="562CC734" w14:textId="562DBD9D" w:rsidR="00311BC1" w:rsidRDefault="00311BC1" w:rsidP="00311BC1">
      <w:r>
        <w:t xml:space="preserve">After finishing the DeSeq2 procedure we have log 2 fold change and adjusted p values for individual mRNAs and proteins. Picking up the samples based on </w:t>
      </w:r>
      <w:r w:rsidRPr="0012689C">
        <w:rPr>
          <w:i/>
        </w:rPr>
        <w:t>P'&lt;0.05</w:t>
      </w:r>
      <w:r>
        <w:t xml:space="preserve"> and </w:t>
      </w:r>
      <w:r w:rsidRPr="0012689C">
        <w:rPr>
          <w:i/>
        </w:rPr>
        <w:t>log2 fold change &gt;2</w:t>
      </w:r>
      <w:r>
        <w:t xml:space="preserve"> we end up with lists of mRNAs and proteins which responds to external change significantly. We use these lists and send them to the database for annotation, visualization and integr</w:t>
      </w:r>
      <w:r w:rsidR="005C0286">
        <w:t>ated discovery tool (DAVID) [ref</w:t>
      </w:r>
      <w:r>
        <w:t>] and look for results related with KEGG pathways and molecular function related GO annotations [ref].</w:t>
      </w:r>
    </w:p>
    <w:p w14:paraId="7902D826" w14:textId="77777777" w:rsidR="005B4126" w:rsidRDefault="005B4126" w:rsidP="00D30269"/>
    <w:p w14:paraId="518266B9" w14:textId="77777777" w:rsidR="00315216" w:rsidRDefault="00315216" w:rsidP="00315216"/>
    <w:p w14:paraId="12ABACBD" w14:textId="77777777" w:rsidR="00315216" w:rsidRDefault="00315216" w:rsidP="00315216"/>
    <w:p w14:paraId="5F0E86DB" w14:textId="2D509A84" w:rsidR="00315216" w:rsidRPr="00315216" w:rsidRDefault="00315216" w:rsidP="00315216">
      <w:pPr>
        <w:pStyle w:val="Heading2"/>
      </w:pPr>
      <w:r>
        <w:t>References</w:t>
      </w:r>
    </w:p>
    <w:p w14:paraId="01E6A060" w14:textId="77777777" w:rsidR="005E3628" w:rsidRPr="005E3628" w:rsidRDefault="00FE0550" w:rsidP="005E3628">
      <w:pPr>
        <w:pStyle w:val="Bibliography"/>
        <w:rPr>
          <w:rFonts w:ascii="Calibri"/>
          <w:color w:val="000000"/>
          <w:sz w:val="26"/>
        </w:rPr>
      </w:pPr>
      <w:r>
        <w:fldChar w:fldCharType="begin"/>
      </w:r>
      <w:r w:rsidR="00462887">
        <w:instrText xml:space="preserve"> ADDIN ZOTERO_BIBL {"custom":[]} CSL_BIBLIOGRAPHY </w:instrText>
      </w:r>
      <w:r>
        <w:fldChar w:fldCharType="separate"/>
      </w:r>
      <w:r w:rsidR="005E3628" w:rsidRPr="005E3628">
        <w:rPr>
          <w:rFonts w:ascii="Calibri"/>
          <w:color w:val="000000"/>
          <w:sz w:val="26"/>
        </w:rPr>
        <w:t xml:space="preserve">Anders, Simon, Paul Theodor Pyl, and Wolfgang Huber. 2015. “HTSeq--a Python Framework to Work with High-Throughput Sequencing Data.” </w:t>
      </w:r>
      <w:r w:rsidR="005E3628" w:rsidRPr="005E3628">
        <w:rPr>
          <w:rFonts w:ascii="Calibri"/>
          <w:i/>
          <w:iCs/>
          <w:color w:val="000000"/>
          <w:sz w:val="26"/>
        </w:rPr>
        <w:t>Bioinformatics (Oxford, England)</w:t>
      </w:r>
      <w:r w:rsidR="005E3628" w:rsidRPr="005E3628">
        <w:rPr>
          <w:rFonts w:ascii="Calibri"/>
          <w:color w:val="000000"/>
          <w:sz w:val="26"/>
        </w:rPr>
        <w:t xml:space="preserve"> 31 (2): 166–69. doi:10.1093/bioinformatics/btu638.</w:t>
      </w:r>
    </w:p>
    <w:p w14:paraId="07A3465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lattner, Frederick R., Guy Plunkett, Craig A. Bloch, Nicole T. Perna, Valerie Burland, Monica Riley, Julio Collado-Vides, et al. 1997. “The Complete Genome Sequence of Escherichia Coli K-12.” </w:t>
      </w:r>
      <w:r w:rsidRPr="005E3628">
        <w:rPr>
          <w:rFonts w:ascii="Calibri"/>
          <w:i/>
          <w:iCs/>
          <w:color w:val="000000"/>
          <w:sz w:val="26"/>
        </w:rPr>
        <w:t>Science</w:t>
      </w:r>
      <w:r w:rsidRPr="005E3628">
        <w:rPr>
          <w:rFonts w:ascii="Calibri"/>
          <w:color w:val="000000"/>
          <w:sz w:val="26"/>
        </w:rPr>
        <w:t xml:space="preserve"> 277 (5331): 1453–62. doi:10.1126/science.277.5331.1453.</w:t>
      </w:r>
    </w:p>
    <w:p w14:paraId="1DCD30D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otstein, David, and Neil Risch. 2003. “Discovering Genotypes Underlying Human Phenotypes: Past Successes for Mendelian Disease, Future Approaches for Complex Disease.” </w:t>
      </w:r>
      <w:r w:rsidRPr="005E3628">
        <w:rPr>
          <w:rFonts w:ascii="Calibri"/>
          <w:i/>
          <w:iCs/>
          <w:color w:val="000000"/>
          <w:sz w:val="26"/>
        </w:rPr>
        <w:t>Nature Genetics</w:t>
      </w:r>
      <w:r w:rsidRPr="005E3628">
        <w:rPr>
          <w:rFonts w:ascii="Calibri"/>
          <w:color w:val="000000"/>
          <w:sz w:val="26"/>
        </w:rPr>
        <w:t xml:space="preserve"> 33 (March): 228–37. doi:10.1038/ng1090.</w:t>
      </w:r>
    </w:p>
    <w:p w14:paraId="63D6DD3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urge, Sarah W., Jennifer Daub, Ruth Eberhardt, John Tate, Lars Barquist, Eric P. Nawrocki, Sean R. Eddy, Paul P. Gardner, and Alex Bateman. 2013. “Rfam 11.0: 10 Years of RNA Families.” </w:t>
      </w:r>
      <w:r w:rsidRPr="005E3628">
        <w:rPr>
          <w:rFonts w:ascii="Calibri"/>
          <w:i/>
          <w:iCs/>
          <w:color w:val="000000"/>
          <w:sz w:val="26"/>
        </w:rPr>
        <w:t>Nucleic Acids Research</w:t>
      </w:r>
      <w:r w:rsidRPr="005E3628">
        <w:rPr>
          <w:rFonts w:ascii="Calibri"/>
          <w:color w:val="000000"/>
          <w:sz w:val="26"/>
        </w:rPr>
        <w:t xml:space="preserve"> 41 (Database issue): D226–32. doi:10.1093/nar/gks1005.</w:t>
      </w:r>
    </w:p>
    <w:p w14:paraId="44F272DF"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Dodt, Matthias, Johannes T. Roehr, Rina Ahmed, and Christoph Dieterich. 2012. “FLEXBAR—Flexible Barcode and Adapter Processing for Next-Generation Sequencing Platforms.” </w:t>
      </w:r>
      <w:r w:rsidRPr="005E3628">
        <w:rPr>
          <w:rFonts w:ascii="Calibri"/>
          <w:i/>
          <w:iCs/>
          <w:color w:val="000000"/>
          <w:sz w:val="26"/>
        </w:rPr>
        <w:t>Biology</w:t>
      </w:r>
      <w:r w:rsidRPr="005E3628">
        <w:rPr>
          <w:rFonts w:ascii="Calibri"/>
          <w:color w:val="000000"/>
          <w:sz w:val="26"/>
        </w:rPr>
        <w:t xml:space="preserve"> 1 (3): 895–905. doi:10.3390/biology1030895.</w:t>
      </w:r>
    </w:p>
    <w:p w14:paraId="242DA0F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5E3628">
        <w:rPr>
          <w:rFonts w:ascii="Calibri"/>
          <w:i/>
          <w:iCs/>
          <w:color w:val="000000"/>
          <w:sz w:val="26"/>
        </w:rPr>
        <w:t>PLoS Computational Biology</w:t>
      </w:r>
      <w:r w:rsidRPr="005E3628">
        <w:rPr>
          <w:rFonts w:ascii="Calibri"/>
          <w:color w:val="000000"/>
          <w:sz w:val="26"/>
        </w:rPr>
        <w:t xml:space="preserve"> 11 (8): e1004400. doi:10.1371/journal.pcbi.1004400.</w:t>
      </w:r>
    </w:p>
    <w:p w14:paraId="0585EAC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Jeong, Haeyoung, Valérie Barbe, Choong Hoon Lee, David Vallenet, Dong Su Yu, Sang-Haeng Choi, Arnaud Couloux, et al. 2009. “Genome Sequences of Escherichia Coli B Strains REL606 and BL21(DE3).” </w:t>
      </w:r>
      <w:r w:rsidRPr="005E3628">
        <w:rPr>
          <w:rFonts w:ascii="Calibri"/>
          <w:i/>
          <w:iCs/>
          <w:color w:val="000000"/>
          <w:sz w:val="26"/>
        </w:rPr>
        <w:t>Journal of Molecular Biology</w:t>
      </w:r>
      <w:r w:rsidRPr="005E3628">
        <w:rPr>
          <w:rFonts w:ascii="Calibri"/>
          <w:color w:val="000000"/>
          <w:sz w:val="26"/>
        </w:rPr>
        <w:t xml:space="preserve"> 394 (4): 644–52. doi:10.1016/j.jmb.2009.09.052.</w:t>
      </w:r>
    </w:p>
    <w:p w14:paraId="7D8D424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angmead, Ben, and Steven L. Salzberg. 2012. “Fast Gapped-Read Alignment with Bowtie 2.” </w:t>
      </w:r>
      <w:r w:rsidRPr="005E3628">
        <w:rPr>
          <w:rFonts w:ascii="Calibri"/>
          <w:i/>
          <w:iCs/>
          <w:color w:val="000000"/>
          <w:sz w:val="26"/>
        </w:rPr>
        <w:t>Nature Methods</w:t>
      </w:r>
      <w:r w:rsidRPr="005E3628">
        <w:rPr>
          <w:rFonts w:ascii="Calibri"/>
          <w:color w:val="000000"/>
          <w:sz w:val="26"/>
        </w:rPr>
        <w:t xml:space="preserve"> 9 (4): 357–59. doi:10.1038/nmeth.1923.</w:t>
      </w:r>
    </w:p>
    <w:p w14:paraId="2F340059"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e, Sang Yup. 1996. “High Cell-Density Culture of Escherichia Coli.” </w:t>
      </w:r>
      <w:r w:rsidRPr="005E3628">
        <w:rPr>
          <w:rFonts w:ascii="Calibri"/>
          <w:i/>
          <w:iCs/>
          <w:color w:val="000000"/>
          <w:sz w:val="26"/>
        </w:rPr>
        <w:t>Trends in Biotechnology</w:t>
      </w:r>
      <w:r w:rsidRPr="005E3628">
        <w:rPr>
          <w:rFonts w:ascii="Calibri"/>
          <w:color w:val="000000"/>
          <w:sz w:val="26"/>
        </w:rPr>
        <w:t xml:space="preserve"> 14 (3): 98–105. doi:10.1016/0167-7799(96)80930-9.</w:t>
      </w:r>
    </w:p>
    <w:p w14:paraId="78FE217B"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Byung-Kwan Cho, Eric M. Knight, and Bernhard O. Palsson. 2009. “Gene Expression Profiling and the Use of Genome-Scale In Silico Models of Escherichia Coli for Analysis: Providing Context for Content.” </w:t>
      </w:r>
      <w:r w:rsidRPr="005E3628">
        <w:rPr>
          <w:rFonts w:ascii="Calibri"/>
          <w:i/>
          <w:iCs/>
          <w:color w:val="000000"/>
          <w:sz w:val="26"/>
        </w:rPr>
        <w:t>Journal of Bacteriology</w:t>
      </w:r>
      <w:r w:rsidRPr="005E3628">
        <w:rPr>
          <w:rFonts w:ascii="Calibri"/>
          <w:color w:val="000000"/>
          <w:sz w:val="26"/>
        </w:rPr>
        <w:t xml:space="preserve"> 191 (11): 3437–44. doi:10.1128/JB.00034-09.</w:t>
      </w:r>
    </w:p>
    <w:p w14:paraId="48577301"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Kim K Hixson, Tom M Conrad, Joshua A Lerman, Pep Charusanti, Ashoka D Polpitiya, Joshua N Adkins, et al. 2010. “Omic Data from Evolved E. Coli Are Consistent with Computed Optimal Growth from Genome-Scale Models.” </w:t>
      </w:r>
      <w:r w:rsidRPr="005E3628">
        <w:rPr>
          <w:rFonts w:ascii="Calibri"/>
          <w:i/>
          <w:iCs/>
          <w:color w:val="000000"/>
          <w:sz w:val="26"/>
        </w:rPr>
        <w:t>Molecular Systems Biology</w:t>
      </w:r>
      <w:r w:rsidRPr="005E3628">
        <w:rPr>
          <w:rFonts w:ascii="Calibri"/>
          <w:color w:val="000000"/>
          <w:sz w:val="26"/>
        </w:rPr>
        <w:t xml:space="preserve"> 6 (July): 390. doi:10.1038/msb.2010.47.</w:t>
      </w:r>
    </w:p>
    <w:p w14:paraId="5DE3C90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ove, Michael I., Wolfgang Huber, and Simon Anders. 2014. “Moderated Estimation of Fold Change and Dispersion for RNA-Seq Data with DESeq2.” </w:t>
      </w:r>
      <w:r w:rsidRPr="005E3628">
        <w:rPr>
          <w:rFonts w:ascii="Calibri"/>
          <w:i/>
          <w:iCs/>
          <w:color w:val="000000"/>
          <w:sz w:val="26"/>
        </w:rPr>
        <w:t>Genome Biology</w:t>
      </w:r>
      <w:r w:rsidRPr="005E3628">
        <w:rPr>
          <w:rFonts w:ascii="Calibri"/>
          <w:color w:val="000000"/>
          <w:sz w:val="26"/>
        </w:rPr>
        <w:t xml:space="preserve"> 15 (12): 550. doi:10.1186/s13059-014-0550-8.</w:t>
      </w:r>
    </w:p>
    <w:p w14:paraId="06A2E47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Madhulatha, T. Soni. 2012. “An Overview on Clustering Methods.” </w:t>
      </w:r>
      <w:r w:rsidRPr="005E3628">
        <w:rPr>
          <w:rFonts w:ascii="Calibri"/>
          <w:i/>
          <w:iCs/>
          <w:color w:val="000000"/>
          <w:sz w:val="26"/>
        </w:rPr>
        <w:t>arXiv:1205.1117 [cs]</w:t>
      </w:r>
      <w:r w:rsidRPr="005E3628">
        <w:rPr>
          <w:rFonts w:ascii="Calibri"/>
          <w:color w:val="000000"/>
          <w:sz w:val="26"/>
        </w:rPr>
        <w:t>, May. http://arxiv.org/abs/1205.1117.</w:t>
      </w:r>
    </w:p>
    <w:p w14:paraId="32234614"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chmidt, Alexander, Karl Kochanowski, Silke Vedelaar, Erik Ahrné, Benjamin Volkmer, Luciano Callipo, Kèvin Knoops, Manuel Bauer, Ruedi Aebersold, and Matthias Heinemann. 2015. “The Quantitative and Condition-Dependent Escherichia Coli Proteome.” </w:t>
      </w:r>
      <w:r w:rsidRPr="005E3628">
        <w:rPr>
          <w:rFonts w:ascii="Calibri"/>
          <w:i/>
          <w:iCs/>
          <w:color w:val="000000"/>
          <w:sz w:val="26"/>
        </w:rPr>
        <w:t>Nature Biotechnology</w:t>
      </w:r>
      <w:r w:rsidRPr="005E3628">
        <w:rPr>
          <w:rFonts w:ascii="Calibri"/>
          <w:color w:val="000000"/>
          <w:sz w:val="26"/>
        </w:rPr>
        <w:t xml:space="preserve"> advance online publication (December). doi:10.1038/nbt.3418.</w:t>
      </w:r>
    </w:p>
    <w:p w14:paraId="0E44447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oufi, Boumediene, Karsten Krug, Andreas Harst, and Boris Macek. 2015. “Characterization of the E. Coli Proteome and Its Modifications during Growth and Ethanol Stress.” </w:t>
      </w:r>
      <w:r w:rsidRPr="005E3628">
        <w:rPr>
          <w:rFonts w:ascii="Calibri"/>
          <w:i/>
          <w:iCs/>
          <w:color w:val="000000"/>
          <w:sz w:val="26"/>
        </w:rPr>
        <w:t>Frontiers in Microbiology</w:t>
      </w:r>
      <w:r w:rsidRPr="005E3628">
        <w:rPr>
          <w:rFonts w:ascii="Calibri"/>
          <w:color w:val="000000"/>
          <w:sz w:val="26"/>
        </w:rPr>
        <w:t xml:space="preserve"> 6 (February). doi:10.3389/fmicb.2015.00103.</w:t>
      </w:r>
    </w:p>
    <w:p w14:paraId="6C040D01" w14:textId="77777777" w:rsidR="005E3628" w:rsidRPr="005E3628" w:rsidRDefault="005E3628" w:rsidP="005E3628">
      <w:pPr>
        <w:pStyle w:val="Bibliography"/>
        <w:rPr>
          <w:rFonts w:ascii="Calibri"/>
          <w:color w:val="000000"/>
          <w:sz w:val="26"/>
        </w:rPr>
      </w:pPr>
      <w:r w:rsidRPr="005E3628">
        <w:rPr>
          <w:rFonts w:ascii="Calibri"/>
          <w:color w:val="000000"/>
          <w:sz w:val="26"/>
        </w:rPr>
        <w:t>Stead, Mark B., Ankit Agrawal, Katherine E. Bowden, Rakia Nasir, Bijoy K. Mohanty, Richard B. Meagher, and Sidney R. Kushner. 2012. “RNAsnap</w:t>
      </w:r>
      <w:r w:rsidRPr="005E3628">
        <w:rPr>
          <w:rFonts w:ascii="Calibri"/>
          <w:color w:val="000000"/>
          <w:sz w:val="26"/>
          <w:vertAlign w:val="superscript"/>
        </w:rPr>
        <w:t>TM</w:t>
      </w:r>
      <w:r w:rsidRPr="005E3628">
        <w:rPr>
          <w:rFonts w:ascii="Calibri"/>
          <w:color w:val="000000"/>
          <w:sz w:val="26"/>
        </w:rPr>
        <w:t xml:space="preserve">: A Rapid, Quantitative and Inexpensive, Method for Isolating Total RNA from Bacteria.” </w:t>
      </w:r>
      <w:r w:rsidRPr="005E3628">
        <w:rPr>
          <w:rFonts w:ascii="Calibri"/>
          <w:i/>
          <w:iCs/>
          <w:color w:val="000000"/>
          <w:sz w:val="26"/>
        </w:rPr>
        <w:t>Nucleic Acids Research</w:t>
      </w:r>
      <w:r w:rsidRPr="005E3628">
        <w:rPr>
          <w:rFonts w:ascii="Calibri"/>
          <w:color w:val="000000"/>
          <w:sz w:val="26"/>
        </w:rPr>
        <w:t>, July, gks680. doi:10.1093/nar/gks680.</w:t>
      </w:r>
    </w:p>
    <w:p w14:paraId="7273D5E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Vogel, Christine, and Edward M. Marcotte. 2012. “Insights into the Regulation of Protein Abundance from Proteomic and Transcriptomic Analyses.” </w:t>
      </w:r>
      <w:r w:rsidRPr="005E3628">
        <w:rPr>
          <w:rFonts w:ascii="Calibri"/>
          <w:i/>
          <w:iCs/>
          <w:color w:val="000000"/>
          <w:sz w:val="26"/>
        </w:rPr>
        <w:t>Nature Reviews Genetics</w:t>
      </w:r>
      <w:r w:rsidRPr="005E3628">
        <w:rPr>
          <w:rFonts w:ascii="Calibri"/>
          <w:color w:val="000000"/>
          <w:sz w:val="26"/>
        </w:rPr>
        <w:t xml:space="preserve"> 13 (4): 227–32. doi:10.1038/nrg3185.</w:t>
      </w:r>
    </w:p>
    <w:p w14:paraId="60E1C02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Zhang, W., F. Li, and L. Nie. 2010. “Integrating Multiple ‘Omics’ Analysis for Microbial Biology: Application and Methodologies.” </w:t>
      </w:r>
      <w:r w:rsidRPr="005E3628">
        <w:rPr>
          <w:rFonts w:ascii="Calibri"/>
          <w:i/>
          <w:iCs/>
          <w:color w:val="000000"/>
          <w:sz w:val="26"/>
        </w:rPr>
        <w:t>Microbiology</w:t>
      </w:r>
      <w:r w:rsidRPr="005E3628">
        <w:rPr>
          <w:rFonts w:ascii="Calibri"/>
          <w:color w:val="000000"/>
          <w:sz w:val="26"/>
        </w:rPr>
        <w:t xml:space="preserve"> 156 (2): 287–301. doi:10.1099/mic.0.034793-0.</w:t>
      </w:r>
    </w:p>
    <w:p w14:paraId="4932E739" w14:textId="18A30864" w:rsidR="0073706D" w:rsidRDefault="00FE0550"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AF37CE" w:rsidRDefault="00AF37CE" w:rsidP="00522EEC">
      <w:r>
        <w:separator/>
      </w:r>
    </w:p>
  </w:endnote>
  <w:endnote w:type="continuationSeparator" w:id="0">
    <w:p w14:paraId="5395B59D" w14:textId="77777777" w:rsidR="00AF37CE" w:rsidRDefault="00AF37CE"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Bradley Hand Bold">
    <w:panose1 w:val="00000700000000000000"/>
    <w:charset w:val="00"/>
    <w:family w:val="auto"/>
    <w:pitch w:val="variable"/>
    <w:sig w:usb0="800000FF" w:usb1="5000204A"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AF37CE" w:rsidRDefault="00AF37CE"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AF37CE" w:rsidRDefault="00AF37CE"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AF37CE" w:rsidRDefault="00AF37CE"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4521F">
      <w:rPr>
        <w:rStyle w:val="PageNumber"/>
        <w:noProof/>
      </w:rPr>
      <w:t>9</w:t>
    </w:r>
    <w:r>
      <w:rPr>
        <w:rStyle w:val="PageNumber"/>
      </w:rPr>
      <w:fldChar w:fldCharType="end"/>
    </w:r>
  </w:p>
  <w:p w14:paraId="7B2AAECF" w14:textId="77777777" w:rsidR="00AF37CE" w:rsidRDefault="00AF37CE"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AF37CE" w:rsidRDefault="00AF37CE" w:rsidP="00522EEC">
      <w:r>
        <w:separator/>
      </w:r>
    </w:p>
  </w:footnote>
  <w:footnote w:type="continuationSeparator" w:id="0">
    <w:p w14:paraId="455F0858" w14:textId="77777777" w:rsidR="00AF37CE" w:rsidRDefault="00AF37CE"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137D5"/>
    <w:rsid w:val="000152B2"/>
    <w:rsid w:val="000157A9"/>
    <w:rsid w:val="00015C6E"/>
    <w:rsid w:val="00017941"/>
    <w:rsid w:val="00027230"/>
    <w:rsid w:val="000331F9"/>
    <w:rsid w:val="00040964"/>
    <w:rsid w:val="0004760D"/>
    <w:rsid w:val="0005136E"/>
    <w:rsid w:val="000543FF"/>
    <w:rsid w:val="000637F5"/>
    <w:rsid w:val="00065BCB"/>
    <w:rsid w:val="0007017B"/>
    <w:rsid w:val="00075858"/>
    <w:rsid w:val="00075D89"/>
    <w:rsid w:val="00080EFE"/>
    <w:rsid w:val="00082143"/>
    <w:rsid w:val="00082F2D"/>
    <w:rsid w:val="00095837"/>
    <w:rsid w:val="00096BE9"/>
    <w:rsid w:val="000A3282"/>
    <w:rsid w:val="000A633B"/>
    <w:rsid w:val="000B2CC7"/>
    <w:rsid w:val="000B6E87"/>
    <w:rsid w:val="000C2150"/>
    <w:rsid w:val="000D1BCF"/>
    <w:rsid w:val="000E1868"/>
    <w:rsid w:val="000E22E3"/>
    <w:rsid w:val="000E701E"/>
    <w:rsid w:val="0010083E"/>
    <w:rsid w:val="0010248A"/>
    <w:rsid w:val="001037C7"/>
    <w:rsid w:val="0010485A"/>
    <w:rsid w:val="00105086"/>
    <w:rsid w:val="001072E5"/>
    <w:rsid w:val="00112FDC"/>
    <w:rsid w:val="00113A20"/>
    <w:rsid w:val="001146A4"/>
    <w:rsid w:val="00114B36"/>
    <w:rsid w:val="00121F48"/>
    <w:rsid w:val="001239B2"/>
    <w:rsid w:val="00125D7D"/>
    <w:rsid w:val="0012689C"/>
    <w:rsid w:val="00131079"/>
    <w:rsid w:val="00131B9D"/>
    <w:rsid w:val="0013216C"/>
    <w:rsid w:val="00142373"/>
    <w:rsid w:val="00144E06"/>
    <w:rsid w:val="0014521F"/>
    <w:rsid w:val="001524AC"/>
    <w:rsid w:val="00162DB1"/>
    <w:rsid w:val="00165313"/>
    <w:rsid w:val="00166861"/>
    <w:rsid w:val="001731D5"/>
    <w:rsid w:val="00175D58"/>
    <w:rsid w:val="00176A0E"/>
    <w:rsid w:val="00176D80"/>
    <w:rsid w:val="0018063D"/>
    <w:rsid w:val="0018471F"/>
    <w:rsid w:val="00186D36"/>
    <w:rsid w:val="00195F58"/>
    <w:rsid w:val="00196B75"/>
    <w:rsid w:val="001A087C"/>
    <w:rsid w:val="001A2BE7"/>
    <w:rsid w:val="001A3CEB"/>
    <w:rsid w:val="001B1A8D"/>
    <w:rsid w:val="001B74DF"/>
    <w:rsid w:val="001C2662"/>
    <w:rsid w:val="001C5445"/>
    <w:rsid w:val="001C6B4F"/>
    <w:rsid w:val="001D7CD0"/>
    <w:rsid w:val="001E45EC"/>
    <w:rsid w:val="001E6E35"/>
    <w:rsid w:val="001F3501"/>
    <w:rsid w:val="002066C5"/>
    <w:rsid w:val="00222C86"/>
    <w:rsid w:val="00223EAB"/>
    <w:rsid w:val="0022756B"/>
    <w:rsid w:val="002275D6"/>
    <w:rsid w:val="00231DE7"/>
    <w:rsid w:val="002345FD"/>
    <w:rsid w:val="002358EE"/>
    <w:rsid w:val="00236FC0"/>
    <w:rsid w:val="00237F62"/>
    <w:rsid w:val="002461AB"/>
    <w:rsid w:val="00254379"/>
    <w:rsid w:val="002577BD"/>
    <w:rsid w:val="00262505"/>
    <w:rsid w:val="00264187"/>
    <w:rsid w:val="00266E8D"/>
    <w:rsid w:val="00266F46"/>
    <w:rsid w:val="0026742C"/>
    <w:rsid w:val="0028391D"/>
    <w:rsid w:val="002840C6"/>
    <w:rsid w:val="00291773"/>
    <w:rsid w:val="00291C08"/>
    <w:rsid w:val="00291EBD"/>
    <w:rsid w:val="00294D1E"/>
    <w:rsid w:val="00296B35"/>
    <w:rsid w:val="002A0B70"/>
    <w:rsid w:val="002A151E"/>
    <w:rsid w:val="002A6290"/>
    <w:rsid w:val="002A6E4A"/>
    <w:rsid w:val="002B4F78"/>
    <w:rsid w:val="002B5D02"/>
    <w:rsid w:val="002B7B6B"/>
    <w:rsid w:val="002E44C6"/>
    <w:rsid w:val="002E5C5C"/>
    <w:rsid w:val="002F39D1"/>
    <w:rsid w:val="002F57AD"/>
    <w:rsid w:val="0030374E"/>
    <w:rsid w:val="003067F7"/>
    <w:rsid w:val="00311020"/>
    <w:rsid w:val="00311BC1"/>
    <w:rsid w:val="00315216"/>
    <w:rsid w:val="00316CB1"/>
    <w:rsid w:val="0032028B"/>
    <w:rsid w:val="00321ADC"/>
    <w:rsid w:val="00326987"/>
    <w:rsid w:val="00330759"/>
    <w:rsid w:val="0033252D"/>
    <w:rsid w:val="00346136"/>
    <w:rsid w:val="0035006B"/>
    <w:rsid w:val="00356F8E"/>
    <w:rsid w:val="00360CF7"/>
    <w:rsid w:val="003641BC"/>
    <w:rsid w:val="00365D66"/>
    <w:rsid w:val="0036669B"/>
    <w:rsid w:val="00370076"/>
    <w:rsid w:val="0037039B"/>
    <w:rsid w:val="00373658"/>
    <w:rsid w:val="003817CA"/>
    <w:rsid w:val="00381DF8"/>
    <w:rsid w:val="00395B5F"/>
    <w:rsid w:val="00397891"/>
    <w:rsid w:val="00397900"/>
    <w:rsid w:val="003A14ED"/>
    <w:rsid w:val="003A26CD"/>
    <w:rsid w:val="003A289C"/>
    <w:rsid w:val="003B0078"/>
    <w:rsid w:val="003B0527"/>
    <w:rsid w:val="003B6152"/>
    <w:rsid w:val="003B79FE"/>
    <w:rsid w:val="003C6D84"/>
    <w:rsid w:val="003D3736"/>
    <w:rsid w:val="003E3019"/>
    <w:rsid w:val="003E4218"/>
    <w:rsid w:val="003E56A5"/>
    <w:rsid w:val="003F0E76"/>
    <w:rsid w:val="003F167E"/>
    <w:rsid w:val="00400F64"/>
    <w:rsid w:val="0040122D"/>
    <w:rsid w:val="00402885"/>
    <w:rsid w:val="00405B86"/>
    <w:rsid w:val="00413D87"/>
    <w:rsid w:val="00420E6B"/>
    <w:rsid w:val="00421BD3"/>
    <w:rsid w:val="00423E7F"/>
    <w:rsid w:val="00424272"/>
    <w:rsid w:val="0042504E"/>
    <w:rsid w:val="00426B97"/>
    <w:rsid w:val="004275B7"/>
    <w:rsid w:val="004334F7"/>
    <w:rsid w:val="00435168"/>
    <w:rsid w:val="00445B9E"/>
    <w:rsid w:val="00445CF9"/>
    <w:rsid w:val="00452923"/>
    <w:rsid w:val="00453096"/>
    <w:rsid w:val="004571F0"/>
    <w:rsid w:val="00462887"/>
    <w:rsid w:val="004751DF"/>
    <w:rsid w:val="00485316"/>
    <w:rsid w:val="0048593D"/>
    <w:rsid w:val="0049181C"/>
    <w:rsid w:val="004A0F73"/>
    <w:rsid w:val="004A105C"/>
    <w:rsid w:val="004A15FD"/>
    <w:rsid w:val="004A2C46"/>
    <w:rsid w:val="004A3752"/>
    <w:rsid w:val="004A43FD"/>
    <w:rsid w:val="004B0E1C"/>
    <w:rsid w:val="004B29BD"/>
    <w:rsid w:val="004B4247"/>
    <w:rsid w:val="004B4DF8"/>
    <w:rsid w:val="004C204F"/>
    <w:rsid w:val="004C5D3B"/>
    <w:rsid w:val="004C66AC"/>
    <w:rsid w:val="004D00C9"/>
    <w:rsid w:val="004D16CE"/>
    <w:rsid w:val="004D2724"/>
    <w:rsid w:val="004D4F80"/>
    <w:rsid w:val="004E54CD"/>
    <w:rsid w:val="004F3281"/>
    <w:rsid w:val="004F79A2"/>
    <w:rsid w:val="00500979"/>
    <w:rsid w:val="00502D23"/>
    <w:rsid w:val="005042E3"/>
    <w:rsid w:val="005047C6"/>
    <w:rsid w:val="0051095E"/>
    <w:rsid w:val="00517811"/>
    <w:rsid w:val="00522EEC"/>
    <w:rsid w:val="00523BA6"/>
    <w:rsid w:val="0053050A"/>
    <w:rsid w:val="00540D62"/>
    <w:rsid w:val="00542C1B"/>
    <w:rsid w:val="00544015"/>
    <w:rsid w:val="00550940"/>
    <w:rsid w:val="00561D83"/>
    <w:rsid w:val="00563777"/>
    <w:rsid w:val="0056715C"/>
    <w:rsid w:val="0057090C"/>
    <w:rsid w:val="00571E88"/>
    <w:rsid w:val="00572BF0"/>
    <w:rsid w:val="0057500F"/>
    <w:rsid w:val="0058264D"/>
    <w:rsid w:val="0058534C"/>
    <w:rsid w:val="005923FC"/>
    <w:rsid w:val="0059625A"/>
    <w:rsid w:val="00596DC3"/>
    <w:rsid w:val="005A2BDD"/>
    <w:rsid w:val="005A2E74"/>
    <w:rsid w:val="005A744D"/>
    <w:rsid w:val="005B15D1"/>
    <w:rsid w:val="005B3BAE"/>
    <w:rsid w:val="005B4126"/>
    <w:rsid w:val="005B5BAD"/>
    <w:rsid w:val="005C0286"/>
    <w:rsid w:val="005D74F7"/>
    <w:rsid w:val="005E0DA3"/>
    <w:rsid w:val="005E33FB"/>
    <w:rsid w:val="005E3628"/>
    <w:rsid w:val="005F56F1"/>
    <w:rsid w:val="00600550"/>
    <w:rsid w:val="006017FF"/>
    <w:rsid w:val="006178FC"/>
    <w:rsid w:val="0062222B"/>
    <w:rsid w:val="006232A4"/>
    <w:rsid w:val="006371E6"/>
    <w:rsid w:val="006447E6"/>
    <w:rsid w:val="00645904"/>
    <w:rsid w:val="00646480"/>
    <w:rsid w:val="006473F8"/>
    <w:rsid w:val="00652677"/>
    <w:rsid w:val="00671714"/>
    <w:rsid w:val="00671923"/>
    <w:rsid w:val="00673748"/>
    <w:rsid w:val="0068634E"/>
    <w:rsid w:val="00686A29"/>
    <w:rsid w:val="006871F1"/>
    <w:rsid w:val="006935FB"/>
    <w:rsid w:val="0069413B"/>
    <w:rsid w:val="00694B9C"/>
    <w:rsid w:val="00697E55"/>
    <w:rsid w:val="006A0436"/>
    <w:rsid w:val="006A67DB"/>
    <w:rsid w:val="006B254B"/>
    <w:rsid w:val="006B79A6"/>
    <w:rsid w:val="006C2B82"/>
    <w:rsid w:val="006D1FF6"/>
    <w:rsid w:val="006E1081"/>
    <w:rsid w:val="006E3CAA"/>
    <w:rsid w:val="006E46BD"/>
    <w:rsid w:val="006E4EDD"/>
    <w:rsid w:val="006E683D"/>
    <w:rsid w:val="006F05AA"/>
    <w:rsid w:val="006F70EB"/>
    <w:rsid w:val="0070648D"/>
    <w:rsid w:val="00707C7A"/>
    <w:rsid w:val="00707E3B"/>
    <w:rsid w:val="00713927"/>
    <w:rsid w:val="00714675"/>
    <w:rsid w:val="00721886"/>
    <w:rsid w:val="00735377"/>
    <w:rsid w:val="0073706D"/>
    <w:rsid w:val="00741675"/>
    <w:rsid w:val="00744E11"/>
    <w:rsid w:val="00745B4F"/>
    <w:rsid w:val="00747CA9"/>
    <w:rsid w:val="00752B24"/>
    <w:rsid w:val="00752E78"/>
    <w:rsid w:val="0076555F"/>
    <w:rsid w:val="007675B4"/>
    <w:rsid w:val="00773BDD"/>
    <w:rsid w:val="007754D8"/>
    <w:rsid w:val="00776B56"/>
    <w:rsid w:val="0077747E"/>
    <w:rsid w:val="00780E8E"/>
    <w:rsid w:val="00792F68"/>
    <w:rsid w:val="007A3A62"/>
    <w:rsid w:val="007A5465"/>
    <w:rsid w:val="007B0321"/>
    <w:rsid w:val="007B145B"/>
    <w:rsid w:val="007B2831"/>
    <w:rsid w:val="007D2BD6"/>
    <w:rsid w:val="007E3359"/>
    <w:rsid w:val="007E786B"/>
    <w:rsid w:val="007F2951"/>
    <w:rsid w:val="00802237"/>
    <w:rsid w:val="00810B87"/>
    <w:rsid w:val="008128F4"/>
    <w:rsid w:val="0081461F"/>
    <w:rsid w:val="008146CA"/>
    <w:rsid w:val="0081598A"/>
    <w:rsid w:val="00835315"/>
    <w:rsid w:val="00850542"/>
    <w:rsid w:val="00850A8E"/>
    <w:rsid w:val="00870504"/>
    <w:rsid w:val="008761D9"/>
    <w:rsid w:val="0087643A"/>
    <w:rsid w:val="00881210"/>
    <w:rsid w:val="00881AAF"/>
    <w:rsid w:val="00881D92"/>
    <w:rsid w:val="00886710"/>
    <w:rsid w:val="00890612"/>
    <w:rsid w:val="00894B95"/>
    <w:rsid w:val="00896250"/>
    <w:rsid w:val="008A5A01"/>
    <w:rsid w:val="008A6286"/>
    <w:rsid w:val="008B0904"/>
    <w:rsid w:val="008B1B39"/>
    <w:rsid w:val="008C0D13"/>
    <w:rsid w:val="008E7153"/>
    <w:rsid w:val="008F5AAF"/>
    <w:rsid w:val="008F70A9"/>
    <w:rsid w:val="00905F55"/>
    <w:rsid w:val="009064AD"/>
    <w:rsid w:val="00910C40"/>
    <w:rsid w:val="00911C60"/>
    <w:rsid w:val="00917659"/>
    <w:rsid w:val="0093144E"/>
    <w:rsid w:val="00936426"/>
    <w:rsid w:val="009404FC"/>
    <w:rsid w:val="00943B10"/>
    <w:rsid w:val="00957C26"/>
    <w:rsid w:val="00973449"/>
    <w:rsid w:val="00985D59"/>
    <w:rsid w:val="00990498"/>
    <w:rsid w:val="009907A4"/>
    <w:rsid w:val="00992AB7"/>
    <w:rsid w:val="009A20A3"/>
    <w:rsid w:val="009B0A33"/>
    <w:rsid w:val="009B0CCF"/>
    <w:rsid w:val="009B2473"/>
    <w:rsid w:val="009B595C"/>
    <w:rsid w:val="009B7FDB"/>
    <w:rsid w:val="009C2A94"/>
    <w:rsid w:val="009C4341"/>
    <w:rsid w:val="009C62AF"/>
    <w:rsid w:val="009D13C5"/>
    <w:rsid w:val="009D56DD"/>
    <w:rsid w:val="009E157A"/>
    <w:rsid w:val="009F4A72"/>
    <w:rsid w:val="009F76F8"/>
    <w:rsid w:val="00A01EBA"/>
    <w:rsid w:val="00A03EC2"/>
    <w:rsid w:val="00A10F0A"/>
    <w:rsid w:val="00A11527"/>
    <w:rsid w:val="00A15D87"/>
    <w:rsid w:val="00A34437"/>
    <w:rsid w:val="00A34874"/>
    <w:rsid w:val="00A4741C"/>
    <w:rsid w:val="00A505E1"/>
    <w:rsid w:val="00A518C3"/>
    <w:rsid w:val="00A5224F"/>
    <w:rsid w:val="00A71DB1"/>
    <w:rsid w:val="00A722EF"/>
    <w:rsid w:val="00AA105F"/>
    <w:rsid w:val="00AA2477"/>
    <w:rsid w:val="00AA3348"/>
    <w:rsid w:val="00AA421C"/>
    <w:rsid w:val="00AB4581"/>
    <w:rsid w:val="00AC02FC"/>
    <w:rsid w:val="00AC1149"/>
    <w:rsid w:val="00AC3AF2"/>
    <w:rsid w:val="00AD1EDC"/>
    <w:rsid w:val="00AE1031"/>
    <w:rsid w:val="00AE3578"/>
    <w:rsid w:val="00AE4741"/>
    <w:rsid w:val="00AF14DB"/>
    <w:rsid w:val="00AF37CE"/>
    <w:rsid w:val="00AF5D57"/>
    <w:rsid w:val="00B002D1"/>
    <w:rsid w:val="00B02341"/>
    <w:rsid w:val="00B027CF"/>
    <w:rsid w:val="00B03A80"/>
    <w:rsid w:val="00B05A2C"/>
    <w:rsid w:val="00B11E7E"/>
    <w:rsid w:val="00B1235E"/>
    <w:rsid w:val="00B22AA1"/>
    <w:rsid w:val="00B241AC"/>
    <w:rsid w:val="00B261F8"/>
    <w:rsid w:val="00B27658"/>
    <w:rsid w:val="00B31756"/>
    <w:rsid w:val="00B45BFA"/>
    <w:rsid w:val="00B5267D"/>
    <w:rsid w:val="00B67655"/>
    <w:rsid w:val="00B8368E"/>
    <w:rsid w:val="00B90A02"/>
    <w:rsid w:val="00B91F46"/>
    <w:rsid w:val="00B97EC5"/>
    <w:rsid w:val="00BA3438"/>
    <w:rsid w:val="00BA5897"/>
    <w:rsid w:val="00BB2CC5"/>
    <w:rsid w:val="00BB570B"/>
    <w:rsid w:val="00BB735A"/>
    <w:rsid w:val="00BC0D0E"/>
    <w:rsid w:val="00BC4F79"/>
    <w:rsid w:val="00BE48B5"/>
    <w:rsid w:val="00BE537C"/>
    <w:rsid w:val="00BF1D55"/>
    <w:rsid w:val="00C04705"/>
    <w:rsid w:val="00C04DBA"/>
    <w:rsid w:val="00C0585E"/>
    <w:rsid w:val="00C100E6"/>
    <w:rsid w:val="00C10FD5"/>
    <w:rsid w:val="00C16B38"/>
    <w:rsid w:val="00C16CA5"/>
    <w:rsid w:val="00C20353"/>
    <w:rsid w:val="00C20B82"/>
    <w:rsid w:val="00C21187"/>
    <w:rsid w:val="00C25B26"/>
    <w:rsid w:val="00C27356"/>
    <w:rsid w:val="00C30238"/>
    <w:rsid w:val="00C61A39"/>
    <w:rsid w:val="00C64BDE"/>
    <w:rsid w:val="00C90590"/>
    <w:rsid w:val="00C9740B"/>
    <w:rsid w:val="00C97B91"/>
    <w:rsid w:val="00CB378A"/>
    <w:rsid w:val="00CC0143"/>
    <w:rsid w:val="00CC2E0E"/>
    <w:rsid w:val="00CE1AA2"/>
    <w:rsid w:val="00CE53E5"/>
    <w:rsid w:val="00CF071D"/>
    <w:rsid w:val="00CF2574"/>
    <w:rsid w:val="00D0045F"/>
    <w:rsid w:val="00D0133B"/>
    <w:rsid w:val="00D034B9"/>
    <w:rsid w:val="00D04EB2"/>
    <w:rsid w:val="00D138E2"/>
    <w:rsid w:val="00D30269"/>
    <w:rsid w:val="00D32C68"/>
    <w:rsid w:val="00D41480"/>
    <w:rsid w:val="00D507C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B2D98"/>
    <w:rsid w:val="00DB46D5"/>
    <w:rsid w:val="00DB5BD2"/>
    <w:rsid w:val="00DC23E8"/>
    <w:rsid w:val="00DC6C5E"/>
    <w:rsid w:val="00DD2DF5"/>
    <w:rsid w:val="00DD62E5"/>
    <w:rsid w:val="00DE280D"/>
    <w:rsid w:val="00DF2F68"/>
    <w:rsid w:val="00E03271"/>
    <w:rsid w:val="00E053FD"/>
    <w:rsid w:val="00E062E9"/>
    <w:rsid w:val="00E07902"/>
    <w:rsid w:val="00E20DE1"/>
    <w:rsid w:val="00E36838"/>
    <w:rsid w:val="00E41A2F"/>
    <w:rsid w:val="00E44657"/>
    <w:rsid w:val="00E50529"/>
    <w:rsid w:val="00E5463A"/>
    <w:rsid w:val="00E565FB"/>
    <w:rsid w:val="00E566B9"/>
    <w:rsid w:val="00E800BD"/>
    <w:rsid w:val="00E82863"/>
    <w:rsid w:val="00E84CB6"/>
    <w:rsid w:val="00E937B4"/>
    <w:rsid w:val="00E956D5"/>
    <w:rsid w:val="00EA44BC"/>
    <w:rsid w:val="00EB3F3D"/>
    <w:rsid w:val="00EC065E"/>
    <w:rsid w:val="00EC0795"/>
    <w:rsid w:val="00EC08C2"/>
    <w:rsid w:val="00EC0D6A"/>
    <w:rsid w:val="00EC4EBF"/>
    <w:rsid w:val="00ED05E0"/>
    <w:rsid w:val="00ED1ECA"/>
    <w:rsid w:val="00ED2ECE"/>
    <w:rsid w:val="00EE2FF9"/>
    <w:rsid w:val="00EE5C0C"/>
    <w:rsid w:val="00EE6EDD"/>
    <w:rsid w:val="00F01109"/>
    <w:rsid w:val="00F01F0B"/>
    <w:rsid w:val="00F052B6"/>
    <w:rsid w:val="00F21570"/>
    <w:rsid w:val="00F425EA"/>
    <w:rsid w:val="00F51155"/>
    <w:rsid w:val="00F549FD"/>
    <w:rsid w:val="00F77661"/>
    <w:rsid w:val="00F805B4"/>
    <w:rsid w:val="00F82AC8"/>
    <w:rsid w:val="00F907AE"/>
    <w:rsid w:val="00FA0715"/>
    <w:rsid w:val="00FA16F6"/>
    <w:rsid w:val="00FA2A93"/>
    <w:rsid w:val="00FB0045"/>
    <w:rsid w:val="00FC1023"/>
    <w:rsid w:val="00FC147D"/>
    <w:rsid w:val="00FC1E2E"/>
    <w:rsid w:val="00FC2620"/>
    <w:rsid w:val="00FC3494"/>
    <w:rsid w:val="00FC41F0"/>
    <w:rsid w:val="00FC5D83"/>
    <w:rsid w:val="00FD38BF"/>
    <w:rsid w:val="00FE0550"/>
    <w:rsid w:val="00FE0FD4"/>
    <w:rsid w:val="00FE2840"/>
    <w:rsid w:val="00FE43DE"/>
    <w:rsid w:val="00FF0471"/>
    <w:rsid w:val="00FF511D"/>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886D0E-DC8E-F046-9CCE-950CF5144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11</Pages>
  <Words>11244</Words>
  <Characters>64092</Characters>
  <Application>Microsoft Macintosh Word</Application>
  <DocSecurity>0</DocSecurity>
  <Lines>534</Lines>
  <Paragraphs>150</Paragraphs>
  <ScaleCrop>false</ScaleCrop>
  <Company>ut austin</Company>
  <LinksUpToDate>false</LinksUpToDate>
  <CharactersWithSpaces>75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37</cp:revision>
  <dcterms:created xsi:type="dcterms:W3CDTF">2016-01-06T19:03:00Z</dcterms:created>
  <dcterms:modified xsi:type="dcterms:W3CDTF">2016-03-21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A6BUtNHh"/&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